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E169C" w14:textId="402E5949" w:rsidR="00093F39" w:rsidRDefault="00093F39" w:rsidP="00093F39">
      <w:pPr>
        <w:pStyle w:val="Heading1"/>
        <w:spacing w:line="480" w:lineRule="auto"/>
      </w:pPr>
      <w:r>
        <w:t>Intra-</w:t>
      </w:r>
      <w:proofErr w:type="spellStart"/>
      <w:r>
        <w:t>rater</w:t>
      </w:r>
      <w:proofErr w:type="spellEnd"/>
      <w:r>
        <w:t xml:space="preserve"> reliability </w:t>
      </w:r>
      <w:r w:rsidR="0070133F">
        <w:t xml:space="preserve">and agreement </w:t>
      </w:r>
      <w:r>
        <w:t xml:space="preserve">of </w:t>
      </w:r>
      <w:r w:rsidR="0070133F">
        <w:t xml:space="preserve">the </w:t>
      </w:r>
      <w:r>
        <w:t xml:space="preserve">Indurometer </w:t>
      </w:r>
      <w:r w:rsidR="0070133F">
        <w:t xml:space="preserve">when </w:t>
      </w:r>
      <w:r w:rsidR="005B6AD0">
        <w:t xml:space="preserve">used </w:t>
      </w:r>
      <w:r>
        <w:t xml:space="preserve">to </w:t>
      </w:r>
      <w:r w:rsidR="0070133F">
        <w:t xml:space="preserve">assess </w:t>
      </w:r>
      <w:r>
        <w:t>mid</w:t>
      </w:r>
      <w:r w:rsidR="0070133F">
        <w:t>-</w:t>
      </w:r>
      <w:r>
        <w:t xml:space="preserve">calf tissue compressibility among people affected by moderate to severe lymphedema in Bangladesh and Ethiopia. </w:t>
      </w:r>
    </w:p>
    <w:p w14:paraId="2C963E48" w14:textId="77777777" w:rsidR="00093F39" w:rsidRDefault="00093F39" w:rsidP="00093F39">
      <w:pPr>
        <w:spacing w:line="480" w:lineRule="auto"/>
      </w:pPr>
      <w:r>
        <w:t xml:space="preserve">Running title: Indurometer reliability in Ethiopia and Bangladesh </w:t>
      </w:r>
    </w:p>
    <w:p w14:paraId="5ADBEA27" w14:textId="4A6C2883" w:rsidR="00A37088" w:rsidRDefault="00093F39" w:rsidP="00093F39">
      <w:pPr>
        <w:spacing w:line="480" w:lineRule="auto"/>
      </w:pPr>
      <w:r>
        <w:t>Janet Douglass</w:t>
      </w:r>
      <w:r w:rsidR="005B6AD0">
        <w:t xml:space="preserve"> PhD</w:t>
      </w:r>
      <w:bookmarkStart w:id="0" w:name="_Hlk13565370"/>
      <w:r w:rsidR="00392CC3" w:rsidRPr="00392CC3">
        <w:rPr>
          <w:vertAlign w:val="superscript"/>
        </w:rPr>
        <w:t>1</w:t>
      </w:r>
      <w:bookmarkEnd w:id="0"/>
      <w:r w:rsidR="005B6AD0">
        <w:t>*</w:t>
      </w:r>
      <w:r>
        <w:t>, Hayley Mableson</w:t>
      </w:r>
      <w:r w:rsidR="005B6AD0">
        <w:t xml:space="preserve"> PhD</w:t>
      </w:r>
      <w:r w:rsidR="00392CC3" w:rsidRPr="00392CC3">
        <w:rPr>
          <w:vertAlign w:val="superscript"/>
        </w:rPr>
        <w:t>1</w:t>
      </w:r>
      <w:r>
        <w:t>, Sarah Martindale</w:t>
      </w:r>
      <w:r w:rsidR="005B6AD0">
        <w:t xml:space="preserve"> MPH</w:t>
      </w:r>
      <w:r w:rsidR="00392CC3" w:rsidRPr="00392CC3">
        <w:rPr>
          <w:vertAlign w:val="superscript"/>
        </w:rPr>
        <w:t>1</w:t>
      </w:r>
      <w:r>
        <w:t>,</w:t>
      </w:r>
      <w:r w:rsidR="001E4A02">
        <w:t xml:space="preserve"> </w:t>
      </w:r>
      <w:proofErr w:type="spellStart"/>
      <w:r w:rsidR="001E4A02">
        <w:t>Jahirul</w:t>
      </w:r>
      <w:proofErr w:type="spellEnd"/>
      <w:r w:rsidR="001E4A02">
        <w:t xml:space="preserve"> Karim</w:t>
      </w:r>
      <w:proofErr w:type="gramStart"/>
      <w:r w:rsidR="001E4A02" w:rsidRPr="001E4A02">
        <w:rPr>
          <w:vertAlign w:val="superscript"/>
        </w:rPr>
        <w:t>2</w:t>
      </w:r>
      <w:r w:rsidR="001E4A02">
        <w:t xml:space="preserve">, </w:t>
      </w:r>
      <w:r>
        <w:t xml:space="preserve"> </w:t>
      </w:r>
      <w:r w:rsidR="00C3710B">
        <w:t>ASM</w:t>
      </w:r>
      <w:proofErr w:type="gramEnd"/>
      <w:r w:rsidR="00C3710B">
        <w:t xml:space="preserve"> Sultan Mahmood</w:t>
      </w:r>
      <w:r w:rsidR="00392CC3">
        <w:t xml:space="preserve"> MPH</w:t>
      </w:r>
      <w:r w:rsidR="00392CC3">
        <w:rPr>
          <w:vertAlign w:val="superscript"/>
        </w:rPr>
        <w:t>2</w:t>
      </w:r>
      <w:r w:rsidR="00C3710B">
        <w:t xml:space="preserve">, </w:t>
      </w:r>
      <w:proofErr w:type="spellStart"/>
      <w:r w:rsidR="00C3710B">
        <w:t>Fikre</w:t>
      </w:r>
      <w:proofErr w:type="spellEnd"/>
      <w:r w:rsidR="00C3710B">
        <w:t xml:space="preserve"> </w:t>
      </w:r>
      <w:proofErr w:type="spellStart"/>
      <w:r w:rsidR="00C3710B">
        <w:t>Hai</w:t>
      </w:r>
      <w:r w:rsidR="00392CC3">
        <w:t>l</w:t>
      </w:r>
      <w:r w:rsidR="00C3710B">
        <w:t>ek</w:t>
      </w:r>
      <w:r w:rsidR="00392CC3">
        <w:t>i</w:t>
      </w:r>
      <w:r w:rsidR="00C3710B">
        <w:t>ros</w:t>
      </w:r>
      <w:proofErr w:type="spellEnd"/>
      <w:r w:rsidR="00392CC3">
        <w:t xml:space="preserve"> MPH</w:t>
      </w:r>
      <w:r w:rsidR="00392CC3">
        <w:rPr>
          <w:vertAlign w:val="superscript"/>
        </w:rPr>
        <w:t>3</w:t>
      </w:r>
      <w:r w:rsidR="00392CC3">
        <w:t>,</w:t>
      </w:r>
      <w:r w:rsidR="00C3710B">
        <w:t xml:space="preserve"> </w:t>
      </w:r>
      <w:r>
        <w:t>Louise Kelly-Hope</w:t>
      </w:r>
      <w:r w:rsidR="005B6AD0">
        <w:t xml:space="preserve"> PhD</w:t>
      </w:r>
      <w:r w:rsidR="00392CC3" w:rsidRPr="00392CC3">
        <w:rPr>
          <w:vertAlign w:val="superscript"/>
        </w:rPr>
        <w:t>1</w:t>
      </w:r>
    </w:p>
    <w:p w14:paraId="5969B47F" w14:textId="103FDEB3" w:rsidR="005B6AD0" w:rsidRDefault="005B6AD0" w:rsidP="00392CC3">
      <w:pPr>
        <w:pStyle w:val="ListParagraph"/>
        <w:numPr>
          <w:ilvl w:val="0"/>
          <w:numId w:val="2"/>
        </w:numPr>
        <w:spacing w:line="480" w:lineRule="auto"/>
      </w:pPr>
      <w:r>
        <w:t>Liverpool School of Tropical Medicine, Department of Tropical Disease Biology, Centre for Neglected Tropical Diseases.</w:t>
      </w:r>
    </w:p>
    <w:p w14:paraId="7D4F4141" w14:textId="1B2F480C" w:rsidR="00392CC3" w:rsidRDefault="00392CC3" w:rsidP="00392CC3">
      <w:pPr>
        <w:pStyle w:val="ListParagraph"/>
        <w:numPr>
          <w:ilvl w:val="0"/>
          <w:numId w:val="2"/>
        </w:numPr>
        <w:spacing w:line="480" w:lineRule="auto"/>
      </w:pPr>
      <w:r>
        <w:t>Bangladesh Ministry of Health and Family Welfare, Filariasis Elimination Program.</w:t>
      </w:r>
    </w:p>
    <w:p w14:paraId="7FEBBF0F" w14:textId="33B57560" w:rsidR="00392CC3" w:rsidRDefault="00392CC3" w:rsidP="00392CC3">
      <w:pPr>
        <w:pStyle w:val="ListParagraph"/>
        <w:numPr>
          <w:ilvl w:val="0"/>
          <w:numId w:val="2"/>
        </w:numPr>
        <w:spacing w:line="480" w:lineRule="auto"/>
      </w:pPr>
      <w:r>
        <w:t>National Podoconiosis Action Network.</w:t>
      </w:r>
    </w:p>
    <w:p w14:paraId="236A7C50" w14:textId="211804BC" w:rsidR="00093F39" w:rsidRDefault="005B6AD0" w:rsidP="00093F39">
      <w:pPr>
        <w:spacing w:line="480" w:lineRule="auto"/>
      </w:pPr>
      <w:r>
        <w:t xml:space="preserve">* </w:t>
      </w:r>
      <w:r w:rsidR="00093F39">
        <w:t>Corresponding author</w:t>
      </w:r>
      <w:r>
        <w:t xml:space="preserve">, </w:t>
      </w:r>
      <w:hyperlink r:id="rId8" w:history="1">
        <w:r w:rsidRPr="00F96BE2">
          <w:rPr>
            <w:rStyle w:val="Hyperlink"/>
          </w:rPr>
          <w:t>jan.douglass@lstmed.ac.uk</w:t>
        </w:r>
      </w:hyperlink>
      <w:r>
        <w:t xml:space="preserve"> </w:t>
      </w:r>
      <w:r w:rsidR="00093F39">
        <w:t xml:space="preserve"> </w:t>
      </w:r>
    </w:p>
    <w:p w14:paraId="31D07EC8" w14:textId="77777777" w:rsidR="00122BFD" w:rsidRDefault="00122BFD">
      <w:r>
        <w:br w:type="page"/>
      </w:r>
    </w:p>
    <w:p w14:paraId="414C6CC9" w14:textId="5F6D159D" w:rsidR="00CE73CD" w:rsidRDefault="00734BBF" w:rsidP="000C3BD8">
      <w:pPr>
        <w:pStyle w:val="Heading2"/>
        <w:spacing w:line="480" w:lineRule="auto"/>
      </w:pPr>
      <w:r>
        <w:lastRenderedPageBreak/>
        <w:t>A</w:t>
      </w:r>
      <w:r w:rsidR="00CE73CD">
        <w:t>bstract</w:t>
      </w:r>
      <w:r>
        <w:t xml:space="preserve"> </w:t>
      </w:r>
    </w:p>
    <w:p w14:paraId="6D998BFC" w14:textId="52F80243" w:rsidR="00B33291" w:rsidRDefault="000C3BD8" w:rsidP="000C3BD8">
      <w:pPr>
        <w:spacing w:line="480" w:lineRule="auto"/>
      </w:pPr>
      <w:bookmarkStart w:id="1" w:name="_Hlk10880035"/>
      <w:r w:rsidRPr="000C3BD8">
        <w:rPr>
          <w:b/>
        </w:rPr>
        <w:t>Background.</w:t>
      </w:r>
      <w:r>
        <w:t xml:space="preserve"> </w:t>
      </w:r>
      <w:r w:rsidR="00B33291">
        <w:t>Lymphedema is a chronic</w:t>
      </w:r>
      <w:r w:rsidR="00D40A97">
        <w:t xml:space="preserve"> skin</w:t>
      </w:r>
      <w:r w:rsidR="00B33291">
        <w:t xml:space="preserve"> disease which induces tissue fibrosis (stiffness). Tissue tonometry has been used </w:t>
      </w:r>
      <w:r w:rsidR="0070133F">
        <w:t xml:space="preserve">to </w:t>
      </w:r>
      <w:r w:rsidR="00B33291">
        <w:t>assess skin and tissue compressibility</w:t>
      </w:r>
      <w:r>
        <w:t xml:space="preserve"> in lymphedema, primarily</w:t>
      </w:r>
      <w:r w:rsidR="00B33291">
        <w:t xml:space="preserve"> in research on arm lymphedema after breast cancer. A digital </w:t>
      </w:r>
      <w:r>
        <w:t>tonometer</w:t>
      </w:r>
      <w:r w:rsidR="00B33291">
        <w:t>, the Indurometer</w:t>
      </w:r>
      <w:r w:rsidR="0070133F">
        <w:t xml:space="preserve"> </w:t>
      </w:r>
      <w:r w:rsidR="0070133F" w:rsidRPr="0070133F">
        <w:t xml:space="preserve">(Flinders </w:t>
      </w:r>
      <w:bookmarkStart w:id="2" w:name="_GoBack"/>
      <w:bookmarkEnd w:id="2"/>
      <w:r w:rsidR="0070133F" w:rsidRPr="0070133F">
        <w:t>and SA Biomedical Engineering, Australia)</w:t>
      </w:r>
      <w:r w:rsidR="00B33291">
        <w:t>, has shown excellent intra-</w:t>
      </w:r>
      <w:proofErr w:type="spellStart"/>
      <w:r w:rsidR="00B33291">
        <w:t>rater</w:t>
      </w:r>
      <w:proofErr w:type="spellEnd"/>
      <w:r w:rsidR="00B33291">
        <w:t xml:space="preserve"> reliability in young healthy people in Australia and Myanmar</w:t>
      </w:r>
      <w:r>
        <w:t xml:space="preserve"> and </w:t>
      </w:r>
      <w:r w:rsidR="00762B1E">
        <w:t xml:space="preserve">was </w:t>
      </w:r>
      <w:r>
        <w:t>able</w:t>
      </w:r>
      <w:r w:rsidR="00B33291">
        <w:t xml:space="preserve"> to detect covert changes in young, asymptomatic Myanmar people infected with lymphatic filariasis</w:t>
      </w:r>
      <w:r w:rsidR="00762B1E">
        <w:t>. It has not been tested</w:t>
      </w:r>
      <w:r w:rsidR="00B33291">
        <w:t xml:space="preserve"> in </w:t>
      </w:r>
      <w:r w:rsidR="0070133F">
        <w:t xml:space="preserve">overt </w:t>
      </w:r>
      <w:r w:rsidR="00B33291">
        <w:t>lower-limb lymphedema.</w:t>
      </w:r>
      <w:r>
        <w:t xml:space="preserve"> </w:t>
      </w:r>
      <w:r w:rsidRPr="000C3BD8">
        <w:rPr>
          <w:b/>
        </w:rPr>
        <w:t>Methods and results.</w:t>
      </w:r>
      <w:r>
        <w:t xml:space="preserve"> </w:t>
      </w:r>
      <w:r w:rsidR="00B33291">
        <w:t>The Indurometer was used in</w:t>
      </w:r>
      <w:r>
        <w:t xml:space="preserve"> a cluster randomized trial in</w:t>
      </w:r>
      <w:r w:rsidR="00B33291">
        <w:t xml:space="preserve"> Bangladesh and Ethiopia to measure tissue compressibility </w:t>
      </w:r>
      <w:r>
        <w:t>among</w:t>
      </w:r>
      <w:r w:rsidR="00B33291">
        <w:t xml:space="preserve"> adults </w:t>
      </w:r>
      <w:r w:rsidR="00762B1E">
        <w:t>affected by</w:t>
      </w:r>
      <w:r w:rsidR="00B33291">
        <w:t xml:space="preserve"> moderate to severe</w:t>
      </w:r>
      <w:r w:rsidR="00762B1E">
        <w:t xml:space="preserve"> lymphatic filariasis- or podoconiosis-related</w:t>
      </w:r>
      <w:r w:rsidR="00B33291">
        <w:t xml:space="preserve"> </w:t>
      </w:r>
      <w:r>
        <w:t xml:space="preserve">leg </w:t>
      </w:r>
      <w:r w:rsidR="00B33291">
        <w:t>lymphedema.</w:t>
      </w:r>
      <w:r w:rsidR="00762B1E">
        <w:t xml:space="preserve"> </w:t>
      </w:r>
      <w:r w:rsidR="00676D83">
        <w:t>The study</w:t>
      </w:r>
      <w:r w:rsidR="00BD75E8">
        <w:t xml:space="preserve"> compared different self-care intervention and after baseline there were follow-ups at 4-, 12- and 24-weeks. </w:t>
      </w:r>
      <w:r>
        <w:t xml:space="preserve">Three consecutive Indurometer scores were collected </w:t>
      </w:r>
      <w:r w:rsidR="0070133F">
        <w:t xml:space="preserve">by two data collection teams in each country </w:t>
      </w:r>
      <w:r>
        <w:t>at</w:t>
      </w:r>
      <w:r w:rsidR="00BD75E8">
        <w:t xml:space="preserve"> the</w:t>
      </w:r>
      <w:r>
        <w:t xml:space="preserve"> mid-calf of </w:t>
      </w:r>
      <w:r w:rsidR="00BD75E8">
        <w:t>each leg</w:t>
      </w:r>
      <w:r>
        <w:t xml:space="preserve">. </w:t>
      </w:r>
      <w:r w:rsidR="00BD75E8">
        <w:t>Indurometer scores</w:t>
      </w:r>
      <w:r>
        <w:t xml:space="preserve"> were available for three time</w:t>
      </w:r>
      <w:r w:rsidR="00762B1E">
        <w:t>-</w:t>
      </w:r>
      <w:r>
        <w:t>points in Bangladesh and four time</w:t>
      </w:r>
      <w:r w:rsidR="00762B1E">
        <w:t>-</w:t>
      </w:r>
      <w:r>
        <w:t>point</w:t>
      </w:r>
      <w:r w:rsidR="00762B1E">
        <w:t>s</w:t>
      </w:r>
      <w:r>
        <w:t xml:space="preserve"> in Ethiopia. An intraclass correlation coefficient </w:t>
      </w:r>
      <w:r w:rsidR="0070133F">
        <w:t xml:space="preserve">(ICC) </w:t>
      </w:r>
      <w:r>
        <w:t xml:space="preserve">was calculated for each data collection team </w:t>
      </w:r>
      <w:r w:rsidR="0070133F" w:rsidRPr="0070133F">
        <w:t>and a coefficient of variation (CV) was used to assess measurement agreement in moderate and severe stages of lymphedema</w:t>
      </w:r>
      <w:r>
        <w:t>. The in</w:t>
      </w:r>
      <w:r w:rsidR="00B33291">
        <w:t>tra-</w:t>
      </w:r>
      <w:proofErr w:type="spellStart"/>
      <w:r w:rsidR="00B33291">
        <w:t>rater</w:t>
      </w:r>
      <w:proofErr w:type="spellEnd"/>
      <w:r w:rsidR="00B33291">
        <w:t xml:space="preserve"> reliability among local research assistants was good </w:t>
      </w:r>
      <w:r w:rsidR="00D40A97">
        <w:t xml:space="preserve">to excellent </w:t>
      </w:r>
      <w:r w:rsidR="00B33291">
        <w:t>in both countries</w:t>
      </w:r>
      <w:r w:rsidR="00BD75E8">
        <w:t xml:space="preserve"> at all time-points</w:t>
      </w:r>
      <w:r w:rsidR="0070133F">
        <w:t xml:space="preserve"> </w:t>
      </w:r>
      <w:r w:rsidR="0070133F" w:rsidRPr="0070133F">
        <w:t>(ICC range 0.829 (95% CI 0.730, 0.896) - 0.992 (95% CI 0.989, 0.995)). In Bangladesh agreement between measures was highest among unaffected legs (range 16% - 22%) and lowest in severe lymphedema (range 19% - 39%). CV scores in Ethiopia showed no distinct pattern for lymphedema stage (range 15% - 32%)</w:t>
      </w:r>
      <w:r w:rsidR="00B33291">
        <w:t xml:space="preserve">. </w:t>
      </w:r>
      <w:r w:rsidR="00D40A97" w:rsidRPr="00D40A97">
        <w:rPr>
          <w:b/>
        </w:rPr>
        <w:t>Conclusion</w:t>
      </w:r>
      <w:r w:rsidR="00D40A97">
        <w:t xml:space="preserve">. </w:t>
      </w:r>
      <w:r w:rsidR="00B33291">
        <w:t xml:space="preserve">The Indurometer is </w:t>
      </w:r>
      <w:r w:rsidR="00BD75E8">
        <w:t xml:space="preserve">an </w:t>
      </w:r>
      <w:r w:rsidR="00B33291">
        <w:t xml:space="preserve">inexpensive and easy to use </w:t>
      </w:r>
      <w:r w:rsidR="00BD75E8">
        <w:t xml:space="preserve">device to assess skin and tissue compressibility </w:t>
      </w:r>
      <w:r w:rsidR="00B33291">
        <w:t>and should be considered in clinical research on lower-limb lymphedema.</w:t>
      </w:r>
    </w:p>
    <w:bookmarkEnd w:id="1"/>
    <w:p w14:paraId="20EEDB3B" w14:textId="27F0E425" w:rsidR="00EA54AC" w:rsidRDefault="00EA54AC" w:rsidP="000C3BD8">
      <w:pPr>
        <w:spacing w:line="480" w:lineRule="auto"/>
      </w:pPr>
      <w:r>
        <w:rPr>
          <w:rStyle w:val="Heading3Char"/>
        </w:rPr>
        <w:t>C</w:t>
      </w:r>
      <w:r w:rsidR="00CE73CD" w:rsidRPr="00EA54AC">
        <w:rPr>
          <w:rStyle w:val="Heading3Char"/>
        </w:rPr>
        <w:t xml:space="preserve">ondensed abstract </w:t>
      </w:r>
    </w:p>
    <w:p w14:paraId="38F077E0" w14:textId="79EEA268" w:rsidR="004B589B" w:rsidRDefault="0070133F" w:rsidP="000C3BD8">
      <w:pPr>
        <w:spacing w:line="480" w:lineRule="auto"/>
      </w:pPr>
      <w:r>
        <w:t>C</w:t>
      </w:r>
      <w:r w:rsidR="00BD75E8">
        <w:t xml:space="preserve">hanges </w:t>
      </w:r>
      <w:r w:rsidRPr="0070133F">
        <w:t xml:space="preserve">to the skin and subcutaneous tissue in lymphedema alter the compressibility (stiffness or </w:t>
      </w:r>
      <w:r>
        <w:t>suppleness</w:t>
      </w:r>
      <w:r w:rsidRPr="0070133F">
        <w:t xml:space="preserve">) of the affected tissues.  This change in tissue compressibility can be measured using </w:t>
      </w:r>
      <w:r w:rsidRPr="0070133F">
        <w:lastRenderedPageBreak/>
        <w:t xml:space="preserve">tissue tonometry and several devices have been used previously in </w:t>
      </w:r>
      <w:r w:rsidR="00A70D49">
        <w:t>research on arm lymphedema</w:t>
      </w:r>
      <w:r w:rsidR="00BD75E8">
        <w:t>.</w:t>
      </w:r>
      <w:r w:rsidR="00A70D49">
        <w:t xml:space="preserve"> A hand-held electro-mechanical tonometer, the Indurometer</w:t>
      </w:r>
      <w:r w:rsidR="00B9000C">
        <w:t>,</w:t>
      </w:r>
      <w:r w:rsidR="00A70D49">
        <w:t xml:space="preserve"> was used in a</w:t>
      </w:r>
      <w:r w:rsidR="00BD75E8">
        <w:t xml:space="preserve"> study in </w:t>
      </w:r>
      <w:r w:rsidR="00FD7012">
        <w:t>Bangladesh</w:t>
      </w:r>
      <w:r w:rsidR="00BD75E8">
        <w:t xml:space="preserve"> and </w:t>
      </w:r>
      <w:r w:rsidR="00FD7012">
        <w:t>Ethiopia</w:t>
      </w:r>
      <w:r w:rsidR="00BD75E8">
        <w:t xml:space="preserve"> </w:t>
      </w:r>
      <w:r w:rsidR="00A70D49">
        <w:t>on</w:t>
      </w:r>
      <w:r w:rsidR="00BD75E8">
        <w:t xml:space="preserve"> people with </w:t>
      </w:r>
      <w:r w:rsidR="00A70D49">
        <w:t>lymphatic</w:t>
      </w:r>
      <w:r w:rsidR="00BD75E8">
        <w:t xml:space="preserve"> </w:t>
      </w:r>
      <w:r w:rsidR="00A70D49">
        <w:t>filariasis-</w:t>
      </w:r>
      <w:r w:rsidR="00BD75E8">
        <w:t xml:space="preserve"> or </w:t>
      </w:r>
      <w:r w:rsidR="00A70D49">
        <w:t>podoconiosis</w:t>
      </w:r>
      <w:r w:rsidR="00BD75E8">
        <w:t>-</w:t>
      </w:r>
      <w:r w:rsidR="00A70D49">
        <w:t>related</w:t>
      </w:r>
      <w:r w:rsidR="00BD75E8">
        <w:t xml:space="preserve"> </w:t>
      </w:r>
      <w:r w:rsidR="00B9000C">
        <w:t xml:space="preserve">leg </w:t>
      </w:r>
      <w:r w:rsidR="00BD75E8">
        <w:t>lymphedema</w:t>
      </w:r>
      <w:r w:rsidR="00B9000C">
        <w:t xml:space="preserve">. Indurometer scores from two research teams in each country were analysed and </w:t>
      </w:r>
      <w:r w:rsidR="00A70D49">
        <w:t xml:space="preserve">showed </w:t>
      </w:r>
      <w:r w:rsidR="00B9000C">
        <w:t>good to excellent intra-</w:t>
      </w:r>
      <w:proofErr w:type="spellStart"/>
      <w:r w:rsidR="00B9000C">
        <w:t>rater</w:t>
      </w:r>
      <w:proofErr w:type="spellEnd"/>
      <w:r w:rsidR="00B9000C">
        <w:t xml:space="preserve"> reliability, which means that </w:t>
      </w:r>
      <w:r w:rsidR="00A70D49">
        <w:t xml:space="preserve">each time </w:t>
      </w:r>
      <w:r w:rsidR="00B9000C">
        <w:t>three</w:t>
      </w:r>
      <w:r w:rsidR="00A70D49">
        <w:t xml:space="preserve"> consecutive measures</w:t>
      </w:r>
      <w:r w:rsidR="00B9000C">
        <w:t xml:space="preserve"> were taken</w:t>
      </w:r>
      <w:r w:rsidR="00A70D49">
        <w:t xml:space="preserve"> the variation between </w:t>
      </w:r>
      <w:r w:rsidR="00B9000C">
        <w:t>them</w:t>
      </w:r>
      <w:r w:rsidR="00A70D49">
        <w:t xml:space="preserve"> was very small. The</w:t>
      </w:r>
      <w:r w:rsidR="00B9000C">
        <w:t xml:space="preserve"> I</w:t>
      </w:r>
      <w:r w:rsidR="00A70D49">
        <w:t>ndurometer is</w:t>
      </w:r>
      <w:r w:rsidR="00B9000C">
        <w:t xml:space="preserve"> a</w:t>
      </w:r>
      <w:r w:rsidR="00A70D49">
        <w:t xml:space="preserve"> field-friendly device that </w:t>
      </w:r>
      <w:r w:rsidR="00B9000C">
        <w:t>requires minimal training to operate</w:t>
      </w:r>
      <w:r w:rsidR="00A70D49">
        <w:t xml:space="preserve"> and is suitable for </w:t>
      </w:r>
      <w:r w:rsidR="00B9000C">
        <w:t>use in resource poor settings.</w:t>
      </w:r>
    </w:p>
    <w:p w14:paraId="515D9164" w14:textId="5CB3EDD6" w:rsidR="00CE73CD" w:rsidRDefault="00734BBF" w:rsidP="00093F39">
      <w:pPr>
        <w:pStyle w:val="Heading2"/>
        <w:spacing w:line="480" w:lineRule="auto"/>
      </w:pPr>
      <w:r>
        <w:t>Introduction</w:t>
      </w:r>
      <w:r w:rsidR="00CE73CD">
        <w:t xml:space="preserve"> </w:t>
      </w:r>
    </w:p>
    <w:p w14:paraId="696046FA" w14:textId="36F993D8" w:rsidR="00A121E9" w:rsidRDefault="000452C7" w:rsidP="00A121E9">
      <w:pPr>
        <w:spacing w:line="480" w:lineRule="auto"/>
      </w:pPr>
      <w:bookmarkStart w:id="3" w:name="_Hlk10886955"/>
      <w:r>
        <w:t xml:space="preserve">Lymphedema is a chronic </w:t>
      </w:r>
      <w:r w:rsidR="00EF7FB0">
        <w:t>skin</w:t>
      </w:r>
      <w:r>
        <w:t xml:space="preserve"> disease affecting </w:t>
      </w:r>
      <w:r w:rsidR="00B76120">
        <w:t>between 100 and</w:t>
      </w:r>
      <w:r>
        <w:t xml:space="preserve"> 250 million people world-wide </w:t>
      </w:r>
      <w:r w:rsidR="00FC511E">
        <w:t xml:space="preserve">and there are multiple causes including </w:t>
      </w:r>
      <w:r w:rsidR="00AD5779">
        <w:t xml:space="preserve">some </w:t>
      </w:r>
      <w:r w:rsidR="00FC511E">
        <w:t xml:space="preserve">oncology treatments, exposure to irritant soils, congenital malformation and parasitic infection </w:t>
      </w:r>
      <w:r w:rsidR="00984564">
        <w:fldChar w:fldCharType="begin">
          <w:fldData xml:space="preserve">PEVuZE5vdGU+PENpdGU+PEF1dGhvcj5JbnRlcm5hdGlvbmFsIFNvY2lldHkgb2YgTHltcGhvbG9n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</w:fldData>
        </w:fldChar>
      </w:r>
      <w:r w:rsidR="00E57949">
        <w:instrText xml:space="preserve"> ADDIN EN.CITE </w:instrText>
      </w:r>
      <w:r w:rsidR="00E57949">
        <w:fldChar w:fldCharType="begin">
          <w:fldData xml:space="preserve">PEVuZE5vdGU+PENpdGU+PEF1dGhvcj5JbnRlcm5hdGlvbmFsIFNvY2lldHkgb2YgTHltcGhvbG9n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</w:fldData>
        </w:fldChar>
      </w:r>
      <w:r w:rsidR="00E57949">
        <w:instrText xml:space="preserve"> ADDIN EN.CITE.DATA </w:instrText>
      </w:r>
      <w:r w:rsidR="00E57949">
        <w:fldChar w:fldCharType="end"/>
      </w:r>
      <w:r w:rsidR="00984564">
        <w:fldChar w:fldCharType="separate"/>
      </w:r>
      <w:r w:rsidR="005D3DF7">
        <w:rPr>
          <w:noProof/>
        </w:rPr>
        <w:t>[1-3]</w:t>
      </w:r>
      <w:r w:rsidR="00984564">
        <w:fldChar w:fldCharType="end"/>
      </w:r>
      <w:r w:rsidR="00FC511E">
        <w:t>. Skin and subcutaneous</w:t>
      </w:r>
      <w:r w:rsidR="00C84440">
        <w:t xml:space="preserve"> tissue</w:t>
      </w:r>
      <w:r w:rsidR="00FC511E">
        <w:t xml:space="preserve"> pathology</w:t>
      </w:r>
      <w:r w:rsidR="00C84440">
        <w:t xml:space="preserve"> </w:t>
      </w:r>
      <w:r>
        <w:t>typically</w:t>
      </w:r>
      <w:r w:rsidRPr="005F79D1">
        <w:t xml:space="preserve"> progress </w:t>
      </w:r>
      <w:r>
        <w:t xml:space="preserve">through identifiable </w:t>
      </w:r>
      <w:r w:rsidR="003A430F">
        <w:t>phases</w:t>
      </w:r>
      <w:r w:rsidR="00031299">
        <w:t>, or stages,</w:t>
      </w:r>
      <w:r>
        <w:t xml:space="preserve"> regardless of the initiating aetiology</w:t>
      </w:r>
      <w:r w:rsidR="00AE4F12">
        <w:t xml:space="preserve"> </w:t>
      </w:r>
      <w:r w:rsidR="00212B45">
        <w:fldChar w:fldCharType="begin">
          <w:fldData xml:space="preserve">PEVuZE5vdGU+PENpdGU+PEF1dGhvcj5MYXdlbmRhPC9BdXRob3I+PFllYXI+MjAwOTwvWWVhcj48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</w:fldData>
        </w:fldChar>
      </w:r>
      <w:r w:rsidR="00182E9A">
        <w:instrText xml:space="preserve"> ADDIN EN.CITE </w:instrText>
      </w:r>
      <w:r w:rsidR="00182E9A">
        <w:fldChar w:fldCharType="begin">
          <w:fldData xml:space="preserve">PEVuZE5vdGU+PENpdGU+PEF1dGhvcj5MYXdlbmRhPC9BdXRob3I+PFllYXI+MjAwOTwvWWVhcj48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</w:fldData>
        </w:fldChar>
      </w:r>
      <w:r w:rsidR="00182E9A">
        <w:instrText xml:space="preserve"> ADDIN EN.CITE.DATA </w:instrText>
      </w:r>
      <w:r w:rsidR="00182E9A">
        <w:fldChar w:fldCharType="end"/>
      </w:r>
      <w:r w:rsidR="00212B45">
        <w:fldChar w:fldCharType="separate"/>
      </w:r>
      <w:r w:rsidR="005D3DF7">
        <w:rPr>
          <w:noProof/>
        </w:rPr>
        <w:t>[4]</w:t>
      </w:r>
      <w:r w:rsidR="00212B45">
        <w:fldChar w:fldCharType="end"/>
      </w:r>
      <w:r w:rsidR="00AD5779">
        <w:t>,</w:t>
      </w:r>
      <w:r w:rsidR="00FC511E">
        <w:t xml:space="preserve"> and while there is no</w:t>
      </w:r>
      <w:r w:rsidR="00FC511E" w:rsidRPr="00C84695">
        <w:t xml:space="preserve"> universally accepted criteria for </w:t>
      </w:r>
      <w:r w:rsidR="00FC511E">
        <w:t xml:space="preserve">clinical staging </w:t>
      </w:r>
      <w:r w:rsidR="00FC511E">
        <w:fldChar w:fldCharType="begin"/>
      </w:r>
      <w:r w:rsidR="00182E9A">
        <w:instrText xml:space="preserve"> ADDIN EN.CITE &lt;EndNote&gt;&lt;Cite&gt;&lt;Author&gt;Douglass&lt;/Author&gt;&lt;Year&gt;2019&lt;/Year&gt;&lt;RecNum&gt;15708&lt;/RecNum&gt;&lt;DisplayText&gt;[5]&lt;/DisplayText&gt;&lt;record&gt;&lt;rec-number&gt;15708&lt;/rec-number&gt;&lt;foreign-keys&gt;&lt;key app="EN" db-id="22zdfd0xjx2etievwpbvsw5d22ttt5er9d90" timestamp="1554338617"&gt;15708&lt;/key&gt;&lt;/foreign-keys&gt;&lt;ref-type name="Journal Article"&gt;17&lt;/ref-type&gt;&lt;contributors&gt;&lt;authors&gt;&lt;author&gt;Douglass, J., Kelly-Hope, L.&lt;/author&gt;&lt;/authors&gt;&lt;/contributors&gt;&lt;auth-address&gt;Department of Tropical Disease Biology, Centre for Neglected Tropical Diseases, Liverpool School of Tropical Medicine, Liverpool, United Kingdom.&lt;/auth-address&gt;&lt;titles&gt;&lt;title&gt;Comparison of Staging Systems to Assess Lymphedema Caused by Cancer Therapies, Lymphatic Filariasis, and Podoconiosis&lt;/title&gt;&lt;secondary-title&gt;Lymphat Res Biol&lt;/secondary-title&gt;&lt;alt-title&gt;Lymphatic research and biology&lt;/alt-title&gt;&lt;/titles&gt;&lt;periodical&gt;&lt;full-title&gt;Lymphat Res Biol&lt;/full-title&gt;&lt;abbr-1&gt;Lymphatic research and biology&lt;/abbr-1&gt;&lt;/periodical&gt;&lt;alt-periodical&gt;&lt;full-title&gt;Lymphat Res Biol&lt;/full-title&gt;&lt;abbr-1&gt;Lymphatic research and biology&lt;/abbr-1&gt;&lt;/alt-periodical&gt;&lt;edition&gt;2019/02/23&lt;/edition&gt;&lt;keywords&gt;&lt;keyword&gt;lymphatic filariasis&lt;/keyword&gt;&lt;keyword&gt;lymphedema&lt;/keyword&gt;&lt;keyword&gt;oncology/cancer&lt;/keyword&gt;&lt;keyword&gt;podoconiosis&lt;/keyword&gt;&lt;keyword&gt;staging system&lt;/keyword&gt;&lt;/keywords&gt;&lt;dates&gt;&lt;year&gt;2019&lt;/year&gt;&lt;pub-dates&gt;&lt;date&gt;Feb 21&lt;/date&gt;&lt;/pub-dates&gt;&lt;/dates&gt;&lt;isbn&gt;1539-6851&lt;/isbn&gt;&lt;accession-num&gt;30789319&lt;/accession-num&gt;&lt;urls&gt;&lt;/urls&gt;&lt;electronic-resource-num&gt;10.1089/lrb.2018.0063&lt;/electronic-resource-num&gt;&lt;remote-database-provider&gt;NLM&lt;/remote-database-provider&gt;&lt;language&gt;eng&lt;/language&gt;&lt;/record&gt;&lt;/Cite&gt;&lt;/EndNote&gt;</w:instrText>
      </w:r>
      <w:r w:rsidR="00FC511E">
        <w:fldChar w:fldCharType="separate"/>
      </w:r>
      <w:r w:rsidR="005D3DF7">
        <w:rPr>
          <w:noProof/>
        </w:rPr>
        <w:t>[5]</w:t>
      </w:r>
      <w:r w:rsidR="00FC511E">
        <w:fldChar w:fldCharType="end"/>
      </w:r>
      <w:r w:rsidR="00FC511E">
        <w:t xml:space="preserve">, at its simplest lymphedema can be categorized into mild, moderate and severe. Mild stages are characterised by a protein rich </w:t>
      </w:r>
      <w:r w:rsidR="00A121E9">
        <w:t xml:space="preserve">subdermal </w:t>
      </w:r>
      <w:r w:rsidR="00FC511E" w:rsidRPr="005F79D1">
        <w:t xml:space="preserve">swelling </w:t>
      </w:r>
      <w:r w:rsidR="00FC511E">
        <w:t xml:space="preserve">which </w:t>
      </w:r>
      <w:r w:rsidR="00FC511E" w:rsidRPr="005F79D1">
        <w:t>may fluctuate</w:t>
      </w:r>
      <w:r w:rsidR="00FC511E">
        <w:t xml:space="preserve"> and reduce with elevation or overnight. In the moderate or middle stages, fatty deposits and fibrous tissue invade the subcutaneous compartment which is now permanently enlarged</w:t>
      </w:r>
      <w:r w:rsidR="00A121E9">
        <w:t xml:space="preserve"> despite elevation</w:t>
      </w:r>
      <w:r w:rsidR="00FC511E">
        <w:t xml:space="preserve">, and the skin begins to form </w:t>
      </w:r>
      <w:r w:rsidR="00A121E9">
        <w:t xml:space="preserve">into permanent </w:t>
      </w:r>
      <w:r w:rsidR="00FC511E">
        <w:t xml:space="preserve">folds. Severe or advanced stages are characterised by </w:t>
      </w:r>
      <w:r w:rsidR="00A121E9">
        <w:t xml:space="preserve">visible </w:t>
      </w:r>
      <w:r w:rsidR="00FC511E">
        <w:t xml:space="preserve">changes in the skin </w:t>
      </w:r>
      <w:r w:rsidR="00AD5779">
        <w:t>including</w:t>
      </w:r>
      <w:r w:rsidR="00FC511E">
        <w:t xml:space="preserve"> hyperkeratosis, deep folds and papillomatosis (warty growths). </w:t>
      </w:r>
      <w:r w:rsidR="00997617">
        <w:t>Comprehensive a</w:t>
      </w:r>
      <w:r w:rsidR="00AD5779">
        <w:t>ssessment of l</w:t>
      </w:r>
      <w:r w:rsidR="004B589B">
        <w:t>ymphedema</w:t>
      </w:r>
      <w:r w:rsidR="00A121E9">
        <w:t xml:space="preserve"> </w:t>
      </w:r>
      <w:r w:rsidR="004A3BD9">
        <w:t xml:space="preserve">status </w:t>
      </w:r>
      <w:r w:rsidR="00997617">
        <w:t xml:space="preserve">may involve sophisticated imaging such as </w:t>
      </w:r>
      <w:r w:rsidR="00A121E9">
        <w:t>lymphoscintigraphy</w:t>
      </w:r>
      <w:r w:rsidR="00997617">
        <w:t xml:space="preserve"> or very simple tape measures of limb circumference</w:t>
      </w:r>
      <w:r w:rsidR="004A3BD9">
        <w:t>,</w:t>
      </w:r>
      <w:r w:rsidR="00997617">
        <w:t xml:space="preserve"> and</w:t>
      </w:r>
      <w:r w:rsidR="004A3BD9">
        <w:t xml:space="preserve"> a</w:t>
      </w:r>
      <w:r w:rsidR="00A121E9">
        <w:t xml:space="preserve"> </w:t>
      </w:r>
      <w:r w:rsidR="00A121E9" w:rsidRPr="003A430F">
        <w:t>combination of measures is typically employed</w:t>
      </w:r>
      <w:r w:rsidR="00A121E9">
        <w:t xml:space="preserve"> </w:t>
      </w:r>
      <w:r w:rsidR="00DC19F6">
        <w:t>to</w:t>
      </w:r>
      <w:r w:rsidR="004A3BD9">
        <w:t xml:space="preserve"> capture various aspects of the pathology</w:t>
      </w:r>
      <w:r w:rsidR="00563A82">
        <w:t xml:space="preserve"> </w:t>
      </w:r>
      <w:r w:rsidR="00563A82">
        <w:fldChar w:fldCharType="begin"/>
      </w:r>
      <w:r w:rsidR="00182E9A">
        <w:instrText xml:space="preserve"> ADDIN EN.CITE &lt;EndNote&gt;&lt;Cite&gt;&lt;Author&gt;Douglass&lt;/Author&gt;&lt;Year&gt;2019&lt;/Year&gt;&lt;RecNum&gt;15708&lt;/RecNum&gt;&lt;DisplayText&gt;[5]&lt;/DisplayText&gt;&lt;record&gt;&lt;rec-number&gt;15708&lt;/rec-number&gt;&lt;foreign-keys&gt;&lt;key app="EN" db-id="22zdfd0xjx2etievwpbvsw5d22ttt5er9d90" timestamp="1554338617"&gt;15708&lt;/key&gt;&lt;/foreign-keys&gt;&lt;ref-type name="Journal Article"&gt;17&lt;/ref-type&gt;&lt;contributors&gt;&lt;authors&gt;&lt;author&gt;Douglass, J., Kelly-Hope, L.&lt;/author&gt;&lt;/authors&gt;&lt;/contributors&gt;&lt;auth-address&gt;Department of Tropical Disease Biology, Centre for Neglected Tropical Diseases, Liverpool School of Tropical Medicine, Liverpool, United Kingdom.&lt;/auth-address&gt;&lt;titles&gt;&lt;title&gt;Comparison of Staging Systems to Assess Lymphedema Caused by Cancer Therapies, Lymphatic Filariasis, and Podoconiosis&lt;/title&gt;&lt;secondary-title&gt;Lymphat Res Biol&lt;/secondary-title&gt;&lt;alt-title&gt;Lymphatic research and biology&lt;/alt-title&gt;&lt;/titles&gt;&lt;periodical&gt;&lt;full-title&gt;Lymphat Res Biol&lt;/full-title&gt;&lt;abbr-1&gt;Lymphatic research and biology&lt;/abbr-1&gt;&lt;/periodical&gt;&lt;alt-periodical&gt;&lt;full-title&gt;Lymphat Res Biol&lt;/full-title&gt;&lt;abbr-1&gt;Lymphatic research and biology&lt;/abbr-1&gt;&lt;/alt-periodical&gt;&lt;edition&gt;2019/02/23&lt;/edition&gt;&lt;keywords&gt;&lt;keyword&gt;lymphatic filariasis&lt;/keyword&gt;&lt;keyword&gt;lymphedema&lt;/keyword&gt;&lt;keyword&gt;oncology/cancer&lt;/keyword&gt;&lt;keyword&gt;podoconiosis&lt;/keyword&gt;&lt;keyword&gt;staging system&lt;/keyword&gt;&lt;/keywords&gt;&lt;dates&gt;&lt;year&gt;2019&lt;/year&gt;&lt;pub-dates&gt;&lt;date&gt;Feb 21&lt;/date&gt;&lt;/pub-dates&gt;&lt;/dates&gt;&lt;isbn&gt;1539-6851&lt;/isbn&gt;&lt;accession-num&gt;30789319&lt;/accession-num&gt;&lt;urls&gt;&lt;/urls&gt;&lt;electronic-resource-num&gt;10.1089/lrb.2018.0063&lt;/electronic-resource-num&gt;&lt;remote-database-provider&gt;NLM&lt;/remote-database-provider&gt;&lt;language&gt;eng&lt;/language&gt;&lt;/record&gt;&lt;/Cite&gt;&lt;/EndNote&gt;</w:instrText>
      </w:r>
      <w:r w:rsidR="00563A82">
        <w:fldChar w:fldCharType="separate"/>
      </w:r>
      <w:r w:rsidR="00563A82">
        <w:rPr>
          <w:noProof/>
        </w:rPr>
        <w:t>[5]</w:t>
      </w:r>
      <w:r w:rsidR="00563A82">
        <w:fldChar w:fldCharType="end"/>
      </w:r>
      <w:r w:rsidR="004A3BD9">
        <w:t xml:space="preserve">. </w:t>
      </w:r>
      <w:r w:rsidR="00A121E9">
        <w:t>In resource poor settings limb size is frequently used as the primary outcome measure</w:t>
      </w:r>
      <w:r w:rsidR="00DC19F6">
        <w:t xml:space="preserve"> but</w:t>
      </w:r>
      <w:r w:rsidR="00A121E9">
        <w:t xml:space="preserve"> size alone does not capture </w:t>
      </w:r>
      <w:r w:rsidR="004A3BD9">
        <w:t xml:space="preserve">changes in </w:t>
      </w:r>
      <w:r w:rsidR="00A121E9">
        <w:t>the thickness of the skin or</w:t>
      </w:r>
      <w:r w:rsidR="004A3BD9">
        <w:t xml:space="preserve"> the</w:t>
      </w:r>
      <w:r w:rsidR="00A121E9">
        <w:t xml:space="preserve"> fibrous state of the underlying tissue, both of which can improve or deteriorate without a c</w:t>
      </w:r>
      <w:r w:rsidR="00A121E9" w:rsidRPr="003A430F">
        <w:t>hange in limb size</w:t>
      </w:r>
      <w:r w:rsidR="00563A82">
        <w:t xml:space="preserve"> </w:t>
      </w:r>
      <w:r w:rsidR="00563A82">
        <w:fldChar w:fldCharType="begin"/>
      </w:r>
      <w:r w:rsidR="00182E9A">
        <w:instrText xml:space="preserve"> ADDIN EN.CITE &lt;EndNote&gt;&lt;Cite&gt;&lt;Author&gt;Douglass&lt;/Author&gt;&lt;Year&gt;2016&lt;/Year&gt;&lt;RecNum&gt;15159&lt;/RecNum&gt;&lt;DisplayText&gt;[6]&lt;/DisplayText&gt;&lt;record&gt;&lt;rec-number&gt;15159&lt;/rec-number&gt;&lt;foreign-keys&gt;&lt;key app="EN" db-id="22zdfd0xjx2etievwpbvsw5d22ttt5er9d90" timestamp="1466235286"&gt;15159&lt;/key&gt;&lt;/foreign-keys&gt;&lt;ref-type name="Journal Article"&gt;17&lt;/ref-type&gt;&lt;contributors&gt;&lt;authors&gt;&lt;author&gt;Douglass, J., Graves, P., Gordon, S.&lt;/author&gt;&lt;/authors&gt;&lt;/contributors&gt;&lt;auth-address&gt;College of Public Health, Medical and Veterinary Sciences, Division of Tropical Health and Medicine, James Cook University, Townsville, Queensland, Australia.&amp;#xD;James Cook University and World Health Organization Collaborating Centre for the Control of Lymphatic Filariasis, Soil Transmitted Helminths and Other Neglected Tropical Diseases, Cairns, Queensland, Australia.&amp;#xD;College of Public Health, Medical and Veterinary Sciences, Division of Tropical Health and Medicine, James Cook University, Cairns, Queensland, Australia.&amp;#xD;College of Health Care Sciences, Division of Tropical Health and Medicine, James Cook University, Townsville, Queensland, Australia.&lt;/auth-address&gt;&lt;titles&gt;&lt;title&gt;Self-Care for Management of Secondary Lymphedema: A Systematic Review&lt;/title&gt;&lt;secondary-title&gt;PLOS Neglected Tropical Diseases&lt;/secondary-title&gt;&lt;/titles&gt;&lt;periodical&gt;&lt;full-title&gt;PLOS Neglected Tropical Diseases&lt;/full-title&gt;&lt;/periodical&gt;&lt;pages&gt;e0004740&lt;/pages&gt;&lt;volume&gt;10&lt;/volume&gt;&lt;number&gt;6&lt;/number&gt;&lt;dates&gt;&lt;year&gt;2016&lt;/year&gt;&lt;pub-dates&gt;&lt;date&gt;Jun&lt;/date&gt;&lt;/pub-dates&gt;&lt;/dates&gt;&lt;isbn&gt;1935-2735 (Electronic)&amp;#xD;1935-2727 (Linking)&lt;/isbn&gt;&lt;accession-num&gt;27275844&lt;/accession-num&gt;&lt;urls&gt;&lt;related-urls&gt;&lt;url&gt;http://www.ncbi.nlm.nih.gov/pubmed/27275844&lt;/url&gt;&lt;/related-urls&gt;&lt;/urls&gt;&lt;custom2&gt;PMC4898789&lt;/custom2&gt;&lt;electronic-resource-num&gt;10.1371/journal.pntd.0004740&lt;/electronic-resource-num&gt;&lt;/record&gt;&lt;/Cite&gt;&lt;/EndNote&gt;</w:instrText>
      </w:r>
      <w:r w:rsidR="00563A82">
        <w:fldChar w:fldCharType="separate"/>
      </w:r>
      <w:r w:rsidR="00563A82">
        <w:rPr>
          <w:noProof/>
        </w:rPr>
        <w:t>[6]</w:t>
      </w:r>
      <w:r w:rsidR="00563A82">
        <w:fldChar w:fldCharType="end"/>
      </w:r>
      <w:r w:rsidR="00A121E9" w:rsidRPr="003A430F">
        <w:t>.</w:t>
      </w:r>
      <w:r w:rsidR="00A121E9" w:rsidRPr="006156C8">
        <w:t xml:space="preserve"> </w:t>
      </w:r>
    </w:p>
    <w:p w14:paraId="7BCC41C3" w14:textId="435B748E" w:rsidR="00CE3DFD" w:rsidRDefault="00DC19F6" w:rsidP="00093F39">
      <w:pPr>
        <w:spacing w:line="480" w:lineRule="auto"/>
      </w:pPr>
      <w:r>
        <w:lastRenderedPageBreak/>
        <w:t>Tissue</w:t>
      </w:r>
      <w:r w:rsidR="00031299">
        <w:t xml:space="preserve"> tonometr</w:t>
      </w:r>
      <w:r>
        <w:t xml:space="preserve">y </w:t>
      </w:r>
      <w:r w:rsidR="00191273">
        <w:t>was</w:t>
      </w:r>
      <w:r w:rsidR="00E25464">
        <w:t xml:space="preserve"> </w:t>
      </w:r>
      <w:r w:rsidR="00031299">
        <w:t>developed</w:t>
      </w:r>
      <w:r w:rsidR="00E25464">
        <w:t xml:space="preserve"> as a measure of </w:t>
      </w:r>
      <w:r w:rsidR="00FD52EB">
        <w:t>fibrosis</w:t>
      </w:r>
      <w:r w:rsidR="00E25464">
        <w:t xml:space="preserve"> in lymphedema in 1976</w:t>
      </w:r>
      <w:r w:rsidR="00191273">
        <w:t xml:space="preserve"> </w:t>
      </w:r>
      <w:r w:rsidR="00E25464">
        <w:fldChar w:fldCharType="begin"/>
      </w:r>
      <w:r w:rsidR="006F7020">
        <w:instrText xml:space="preserve"> ADDIN EN.CITE &lt;EndNote&gt;&lt;Cite&gt;&lt;Author&gt;Clodius&lt;/Author&gt;&lt;Year&gt;1976&lt;/Year&gt;&lt;RecNum&gt;14489&lt;/RecNum&gt;&lt;DisplayText&gt;[7]&lt;/DisplayText&gt;&lt;record&gt;&lt;rec-number&gt;14489&lt;/rec-number&gt;&lt;foreign-keys&gt;&lt;key app="EN" db-id="22zdfd0xjx2etievwpbvsw5d22ttt5er9d90" timestamp="1456944094"&gt;14489&lt;/key&gt;&lt;/foreign-keys&gt;&lt;ref-type name="Journal Article"&gt;17&lt;/ref-type&gt;&lt;contributors&gt;&lt;authors&gt;&lt;author&gt;Clodius, L., Deak, L., Piller, N.B.&lt;/author&gt;&lt;/authors&gt;&lt;/contributors&gt;&lt;titles&gt;&lt;title&gt;A new instrument for the evaluation fo tissue tonicity in lymphoedema&lt;/title&gt;&lt;secondary-title&gt;Lymphology&lt;/secondary-title&gt;&lt;/titles&gt;&lt;periodical&gt;&lt;full-title&gt;Lymphology&lt;/full-title&gt;&lt;/periodical&gt;&lt;pages&gt;1-5&lt;/pages&gt;&lt;volume&gt;9&lt;/volume&gt;&lt;number&gt;1&lt;/number&gt;&lt;dates&gt;&lt;year&gt;1976&lt;/year&gt;&lt;/dates&gt;&lt;isbn&gt;0024-7766&lt;/isbn&gt;&lt;urls&gt;&lt;/urls&gt;&lt;/record&gt;&lt;/Cite&gt;&lt;/EndNote&gt;</w:instrText>
      </w:r>
      <w:r w:rsidR="00E25464">
        <w:fldChar w:fldCharType="separate"/>
      </w:r>
      <w:r w:rsidR="00563A82">
        <w:rPr>
          <w:noProof/>
        </w:rPr>
        <w:t>[7]</w:t>
      </w:r>
      <w:r w:rsidR="00E25464">
        <w:fldChar w:fldCharType="end"/>
      </w:r>
      <w:r w:rsidR="004A3BD9">
        <w:t>. Although</w:t>
      </w:r>
      <w:r w:rsidR="00FD52EB">
        <w:t xml:space="preserve"> </w:t>
      </w:r>
      <w:r>
        <w:t xml:space="preserve">first used in 1992 to measure fibroplasia in lower-limb LF-related lymphedema </w:t>
      </w:r>
      <w:r>
        <w:fldChar w:fldCharType="begin">
          <w:fldData xml:space="preserve">PEVuZE5vdGU+PENpdGU+PEF1dGhvcj5LYXI8L0F1dGhvcj48WWVhcj4xOTkyPC9ZZWFyPjxSZWNO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</w:fldData>
        </w:fldChar>
      </w:r>
      <w:r w:rsidR="006F7020">
        <w:instrText xml:space="preserve"> ADDIN EN.CITE </w:instrText>
      </w:r>
      <w:r w:rsidR="006F7020">
        <w:fldChar w:fldCharType="begin">
          <w:fldData xml:space="preserve">PEVuZE5vdGU+PENpdGU+PEF1dGhvcj5LYXI8L0F1dGhvcj48WWVhcj4xOTkyPC9ZZWFyPjxSZWNO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</w:fldData>
        </w:fldChar>
      </w:r>
      <w:r w:rsidR="006F7020">
        <w:instrText xml:space="preserve"> ADDIN EN.CITE.DATA </w:instrText>
      </w:r>
      <w:r w:rsidR="006F7020">
        <w:fldChar w:fldCharType="end"/>
      </w:r>
      <w:r>
        <w:fldChar w:fldCharType="separate"/>
      </w:r>
      <w:r w:rsidR="00563A82">
        <w:rPr>
          <w:noProof/>
        </w:rPr>
        <w:t>[8]</w:t>
      </w:r>
      <w:r>
        <w:fldChar w:fldCharType="end"/>
      </w:r>
      <w:r w:rsidR="004A3BD9">
        <w:t xml:space="preserve">, it has </w:t>
      </w:r>
      <w:bookmarkStart w:id="4" w:name="_Hlk11064416"/>
      <w:r w:rsidR="00031299">
        <w:t>p</w:t>
      </w:r>
      <w:r w:rsidR="00191273">
        <w:t xml:space="preserve">rimarily </w:t>
      </w:r>
      <w:r w:rsidR="00FD52EB">
        <w:t xml:space="preserve">been </w:t>
      </w:r>
      <w:r w:rsidR="00191273">
        <w:t xml:space="preserve">used </w:t>
      </w:r>
      <w:r>
        <w:t>in research on</w:t>
      </w:r>
      <w:r w:rsidR="00BF5735">
        <w:t xml:space="preserve"> </w:t>
      </w:r>
      <w:bookmarkEnd w:id="4"/>
      <w:r w:rsidR="001957A7">
        <w:t>breast cancer-related lymphedema</w:t>
      </w:r>
      <w:r w:rsidR="00D651F6">
        <w:t xml:space="preserve"> (BCRL) of the arm</w:t>
      </w:r>
      <w:r w:rsidR="001957A7">
        <w:t xml:space="preserve"> </w:t>
      </w:r>
      <w:r w:rsidR="001957A7">
        <w:fldChar w:fldCharType="begin">
          <w:fldData xml:space="preserve">PEVuZE5vdGU+PENpdGU+PEF1dGhvcj5Nb3NlbGV5PC9BdXRob3I+PFllYXI+MjAwNTwvWWVhcj48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=
</w:fldData>
        </w:fldChar>
      </w:r>
      <w:r w:rsidR="006F7020">
        <w:instrText xml:space="preserve"> ADDIN EN.CITE </w:instrText>
      </w:r>
      <w:r w:rsidR="006F7020">
        <w:fldChar w:fldCharType="begin">
          <w:fldData xml:space="preserve">PEVuZE5vdGU+PENpdGU+PEF1dGhvcj5Nb3NlbGV5PC9BdXRob3I+PFllYXI+MjAwNTwvWWVhcj48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=
</w:fldData>
        </w:fldChar>
      </w:r>
      <w:r w:rsidR="006F7020">
        <w:instrText xml:space="preserve"> ADDIN EN.CITE.DATA </w:instrText>
      </w:r>
      <w:r w:rsidR="006F7020">
        <w:fldChar w:fldCharType="end"/>
      </w:r>
      <w:r w:rsidR="001957A7">
        <w:fldChar w:fldCharType="separate"/>
      </w:r>
      <w:r w:rsidR="00563A82">
        <w:rPr>
          <w:noProof/>
        </w:rPr>
        <w:t>[9-13]</w:t>
      </w:r>
      <w:r w:rsidR="001957A7">
        <w:fldChar w:fldCharType="end"/>
      </w:r>
      <w:r w:rsidR="001957A7">
        <w:t>,</w:t>
      </w:r>
      <w:r w:rsidR="00D651F6">
        <w:t xml:space="preserve"> </w:t>
      </w:r>
      <w:r w:rsidR="00FD52EB">
        <w:t>and</w:t>
      </w:r>
      <w:r w:rsidR="001957A7">
        <w:t xml:space="preserve"> there are few studies on </w:t>
      </w:r>
      <w:r w:rsidR="0070133F">
        <w:t>tissue tonometry</w:t>
      </w:r>
      <w:r w:rsidR="001957A7">
        <w:t xml:space="preserve"> in leg lymphedema </w:t>
      </w:r>
      <w:r w:rsidR="001957A7">
        <w:fldChar w:fldCharType="begin">
          <w:fldData xml:space="preserve">PEVuZE5vdGU+PENpdGU+PEF1dGhvcj52YW4gWmFudGVuPC9BdXRob3I+PFllYXI+MjAxMzwvWWVh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F7020">
        <w:instrText xml:space="preserve"> ADDIN EN.CITE </w:instrText>
      </w:r>
      <w:r w:rsidR="006F7020">
        <w:fldChar w:fldCharType="begin">
          <w:fldData xml:space="preserve">PEVuZE5vdGU+PENpdGU+PEF1dGhvcj52YW4gWmFudGVuPC9BdXRob3I+PFllYXI+MjAxMzwvWWVh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==
</w:fldData>
        </w:fldChar>
      </w:r>
      <w:r w:rsidR="006F7020">
        <w:instrText xml:space="preserve"> ADDIN EN.CITE.DATA </w:instrText>
      </w:r>
      <w:r w:rsidR="006F7020">
        <w:fldChar w:fldCharType="end"/>
      </w:r>
      <w:r w:rsidR="001957A7">
        <w:fldChar w:fldCharType="separate"/>
      </w:r>
      <w:r w:rsidR="00563A82">
        <w:rPr>
          <w:noProof/>
        </w:rPr>
        <w:t>[14, 15]</w:t>
      </w:r>
      <w:r w:rsidR="001957A7">
        <w:fldChar w:fldCharType="end"/>
      </w:r>
      <w:r w:rsidR="001957A7">
        <w:t xml:space="preserve">. </w:t>
      </w:r>
      <w:r w:rsidR="004A3BD9" w:rsidRPr="00B81766">
        <w:t>T</w:t>
      </w:r>
      <w:r w:rsidR="0070133F">
        <w:t>issue t</w:t>
      </w:r>
      <w:r w:rsidR="004A3BD9">
        <w:t>onometers employ a</w:t>
      </w:r>
      <w:r w:rsidR="004A3BD9" w:rsidRPr="00CE3DFD">
        <w:t xml:space="preserve"> small indenter</w:t>
      </w:r>
      <w:r w:rsidR="004A3BD9">
        <w:t xml:space="preserve"> </w:t>
      </w:r>
      <w:r w:rsidR="004A3BD9" w:rsidRPr="00CE3DFD">
        <w:t>pressed into the skin under a defined load</w:t>
      </w:r>
      <w:r w:rsidR="004A3BD9">
        <w:t xml:space="preserve"> to determine the compressibility or stiffness of the tissue</w:t>
      </w:r>
      <w:r w:rsidR="002B6AAD">
        <w:t>,</w:t>
      </w:r>
      <w:r w:rsidR="004A3BD9">
        <w:t xml:space="preserve"> and </w:t>
      </w:r>
      <w:r w:rsidR="002B6AAD">
        <w:t>first-generation</w:t>
      </w:r>
      <w:r w:rsidR="00191273">
        <w:t xml:space="preserve"> </w:t>
      </w:r>
      <w:r w:rsidR="00D61131">
        <w:t>mechanical</w:t>
      </w:r>
      <w:r w:rsidR="00191273">
        <w:t xml:space="preserve"> </w:t>
      </w:r>
      <w:r w:rsidR="003E2FCC">
        <w:t>tonometers</w:t>
      </w:r>
      <w:r w:rsidR="00191273">
        <w:t xml:space="preserve"> have </w:t>
      </w:r>
      <w:r w:rsidR="00D61131">
        <w:t>been</w:t>
      </w:r>
      <w:r w:rsidR="00191273">
        <w:t xml:space="preserve"> </w:t>
      </w:r>
      <w:r w:rsidR="004A3BD9">
        <w:t>superseded</w:t>
      </w:r>
      <w:r w:rsidR="00191273">
        <w:t xml:space="preserve"> by digital, or elect</w:t>
      </w:r>
      <w:r w:rsidR="00D61131">
        <w:t>ro</w:t>
      </w:r>
      <w:r w:rsidR="00191273">
        <w:t>-</w:t>
      </w:r>
      <w:r w:rsidR="00D61131">
        <w:t>mechanical</w:t>
      </w:r>
      <w:r w:rsidR="00191273">
        <w:t xml:space="preserve"> version</w:t>
      </w:r>
      <w:r w:rsidR="00D61131">
        <w:t>s</w:t>
      </w:r>
      <w:r w:rsidR="00BF5735">
        <w:t xml:space="preserve"> </w:t>
      </w:r>
      <w:r w:rsidR="00BF5735">
        <w:fldChar w:fldCharType="begin">
          <w:fldData xml:space="preserve">PEVuZE5vdGU+PENpdGU+PEF1dGhvcj5QYWxsb3R0YTwvQXV0aG9yPjxZZWFyPjIwMTE8L1llYXI+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</w:fldData>
        </w:fldChar>
      </w:r>
      <w:r w:rsidR="006F7020">
        <w:instrText xml:space="preserve"> ADDIN EN.CITE </w:instrText>
      </w:r>
      <w:r w:rsidR="006F7020">
        <w:fldChar w:fldCharType="begin">
          <w:fldData xml:space="preserve">PEVuZE5vdGU+PENpdGU+PEF1dGhvcj5QYWxsb3R0YTwvQXV0aG9yPjxZZWFyPjIwMTE8L1llYXI+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</w:fldData>
        </w:fldChar>
      </w:r>
      <w:r w:rsidR="006F7020">
        <w:instrText xml:space="preserve"> ADDIN EN.CITE.DATA </w:instrText>
      </w:r>
      <w:r w:rsidR="006F7020">
        <w:fldChar w:fldCharType="end"/>
      </w:r>
      <w:r w:rsidR="00BF5735">
        <w:fldChar w:fldCharType="separate"/>
      </w:r>
      <w:r w:rsidR="00563A82">
        <w:rPr>
          <w:noProof/>
        </w:rPr>
        <w:t>[16, 17]</w:t>
      </w:r>
      <w:r w:rsidR="00BF5735">
        <w:fldChar w:fldCharType="end"/>
      </w:r>
      <w:r w:rsidR="00191273">
        <w:t>.</w:t>
      </w:r>
      <w:r w:rsidR="0019371A">
        <w:t xml:space="preserve"> </w:t>
      </w:r>
      <w:r w:rsidR="0070133F" w:rsidRPr="0070133F">
        <w:t>One such electro-mechanical device, the</w:t>
      </w:r>
      <w:r w:rsidR="00D651F6">
        <w:t xml:space="preserve"> I</w:t>
      </w:r>
      <w:r w:rsidR="0019371A">
        <w:t>ndurometer (</w:t>
      </w:r>
      <w:r w:rsidR="00CA42C8" w:rsidRPr="00DC61AE">
        <w:t>Flinders and SA Biomedical Engineering</w:t>
      </w:r>
      <w:r w:rsidR="00CA42C8">
        <w:t>, Australia</w:t>
      </w:r>
      <w:r w:rsidR="0019371A">
        <w:t>)</w:t>
      </w:r>
      <w:r w:rsidR="0070133F">
        <w:t>, has previously</w:t>
      </w:r>
      <w:r w:rsidR="0019371A">
        <w:t xml:space="preserve"> </w:t>
      </w:r>
      <w:bookmarkStart w:id="5" w:name="_Hlk11149852"/>
      <w:r w:rsidR="00D651F6">
        <w:t>demonstrated</w:t>
      </w:r>
      <w:r w:rsidR="004A3BD9">
        <w:t xml:space="preserve"> excellent intra-</w:t>
      </w:r>
      <w:proofErr w:type="spellStart"/>
      <w:r w:rsidR="004A3BD9">
        <w:t>rater</w:t>
      </w:r>
      <w:proofErr w:type="spellEnd"/>
      <w:r w:rsidR="004A3BD9">
        <w:t xml:space="preserve"> reliability when used on the legs of </w:t>
      </w:r>
      <w:r w:rsidR="00D651F6">
        <w:t xml:space="preserve">healthy young </w:t>
      </w:r>
      <w:bookmarkEnd w:id="5"/>
      <w:r w:rsidR="004A3BD9">
        <w:t>people in Australia and Myanmar</w:t>
      </w:r>
      <w:r w:rsidR="00D651F6">
        <w:t xml:space="preserve"> </w:t>
      </w:r>
      <w:r w:rsidR="00212B45">
        <w:fldChar w:fldCharType="begin"/>
      </w:r>
      <w:r w:rsidR="006F7020">
        <w:instrText xml:space="preserve"> ADDIN EN.CITE &lt;EndNote&gt;&lt;Cite&gt;&lt;Author&gt;Douglass&lt;/Author&gt;&lt;Year&gt;2017&lt;/Year&gt;&lt;RecNum&gt;15214&lt;/RecNum&gt;&lt;DisplayText&gt;[18]&lt;/DisplayText&gt;&lt;record&gt;&lt;rec-number&gt;15214&lt;/rec-number&gt;&lt;foreign-keys&gt;&lt;key app="EN" db-id="22zdfd0xjx2etievwpbvsw5d22ttt5er9d90" timestamp="1496547672"&gt;15214&lt;/key&gt;&lt;/foreign-keys&gt;&lt;ref-type name="Journal Article"&gt;17&lt;/ref-type&gt;&lt;contributors&gt;&lt;authors&gt;&lt;author&gt;Douglass, J., Graves, P., Gordon, S.&lt;/author&gt;&lt;/authors&gt;&lt;/contributors&gt;&lt;auth-address&gt;1 Division of Tropical Medicine, James Cook University , Queensland, Australia .&amp;#xD;2 Flinders University , School of Health Sciences, Bedford Park, South Australia .&lt;/auth-address&gt;&lt;titles&gt;&lt;title&gt;Intrarater Reliability of Tonometry and Bioimpedance Spectroscopy to Measure Tissue Compressibility and Extracellular Fluid in the Legs of Healthy Young People in Australia and Myanmar&lt;/title&gt;&lt;secondary-title&gt;Lymphat Res Biol&lt;/secondary-title&gt;&lt;/titles&gt;&lt;periodical&gt;&lt;full-title&gt;Lymphat Res Biol&lt;/full-title&gt;&lt;abbr-1&gt;Lymphatic research and biology&lt;/abbr-1&gt;&lt;/periodical&gt;&lt;pages&gt;57-63&lt;/pages&gt;&lt;volume&gt;15&lt;/volume&gt;&lt;number&gt;1&lt;/number&gt;&lt;dates&gt;&lt;year&gt;2017&lt;/year&gt;&lt;pub-dates&gt;&lt;date&gt;Mar&lt;/date&gt;&lt;/pub-dates&gt;&lt;/dates&gt;&lt;isbn&gt;1557-8585 (Electronic)&amp;#xD;1539-6851 (Linking)&lt;/isbn&gt;&lt;accession-num&gt;27673568&lt;/accession-num&gt;&lt;urls&gt;&lt;related-urls&gt;&lt;url&gt;https://www.ncbi.nlm.nih.gov/pubmed/27673568&lt;/url&gt;&lt;url&gt;http://online.liebertpub.com/doi/abs/10.1089/lrb.2016.0021?url_ver=Z39.88-2003&amp;amp;rfr_id=ori%3Arid%3Acrossref.org&amp;amp;rfr_dat=cr_pub%3Dpubmed&amp;amp;&lt;/url&gt;&lt;url&gt;http://online.liebertpub.com/doi/abs/10.1089/lrb.2016.0021?url_ver=Z39.88-2003&amp;amp;rfr_id=ori%3Arid%3Acrossref.org&amp;amp;rfr_dat=cr_pub%3Dpubmed&lt;/url&gt;&lt;/related-urls&gt;&lt;/urls&gt;&lt;electronic-resource-num&gt;10.1089/lrb.2016.0021&lt;/electronic-resource-num&gt;&lt;/record&gt;&lt;/Cite&gt;&lt;/EndNote&gt;</w:instrText>
      </w:r>
      <w:r w:rsidR="00212B45">
        <w:fldChar w:fldCharType="separate"/>
      </w:r>
      <w:r w:rsidR="00563A82">
        <w:rPr>
          <w:noProof/>
        </w:rPr>
        <w:t>[18]</w:t>
      </w:r>
      <w:r w:rsidR="00212B45">
        <w:fldChar w:fldCharType="end"/>
      </w:r>
      <w:r w:rsidR="005D4CEF">
        <w:t xml:space="preserve"> It </w:t>
      </w:r>
      <w:r>
        <w:t xml:space="preserve">was </w:t>
      </w:r>
      <w:r w:rsidR="005D4CEF">
        <w:t xml:space="preserve">further </w:t>
      </w:r>
      <w:r>
        <w:t xml:space="preserve">used </w:t>
      </w:r>
      <w:r w:rsidR="005D4CEF">
        <w:t>in a study on</w:t>
      </w:r>
      <w:r>
        <w:t xml:space="preserve"> asymptomatic young people at risk of </w:t>
      </w:r>
      <w:r w:rsidR="004A3BD9">
        <w:t xml:space="preserve">LF-related </w:t>
      </w:r>
      <w:r>
        <w:t xml:space="preserve">lymphedema in Myanmar </w:t>
      </w:r>
      <w:r>
        <w:fldChar w:fldCharType="begin"/>
      </w:r>
      <w:r w:rsidR="006F7020">
        <w:instrText xml:space="preserve"> ADDIN EN.CITE &lt;EndNote&gt;&lt;Cite&gt;&lt;Author&gt;Douglass&lt;/Author&gt;&lt;Year&gt;2017&lt;/Year&gt;&lt;RecNum&gt;15260&lt;/RecNum&gt;&lt;DisplayText&gt;[19]&lt;/DisplayText&gt;&lt;record&gt;&lt;rec-number&gt;15260&lt;/rec-number&gt;&lt;foreign-keys&gt;&lt;key app="EN" db-id="22zdfd0xjx2etievwpbvsw5d22ttt5er9d90" timestamp="1507016477"&gt;15260&lt;/key&gt;&lt;/foreign-keys&gt;&lt;ref-type name="Journal Article"&gt;17&lt;/ref-type&gt;&lt;contributors&gt;&lt;authors&gt;&lt;author&gt;Douglass, J., Graves, P., Lindsay, D., Becker, L.., Roineau, M., Masson, J., Aye, N.N., Win, S.S., Wai, T., Win, Y.Y., Gordon, S.J.&lt;/author&gt;&lt;/authors&gt;&lt;/contributors&gt;&lt;titles&gt;&lt;title&gt;Lymphatic Filariasis Increases Tissue Compressibility and Extracellular Fluid in Lower Limbs of Asymptomatic Young People in Central Myanmar&lt;/title&gt;&lt;secondary-title&gt;Tropical Medicine and Infectious Disease&lt;/secondary-title&gt;&lt;/titles&gt;&lt;periodical&gt;&lt;full-title&gt;Tropical Medicine and Infectious Disease&lt;/full-title&gt;&lt;/periodical&gt;&lt;pages&gt;50&lt;/pages&gt;&lt;volume&gt;2&lt;/volume&gt;&lt;number&gt;4&lt;/number&gt;&lt;dates&gt;&lt;year&gt;2017&lt;/year&gt;&lt;/dates&gt;&lt;urls&gt;&lt;/urls&gt;&lt;electronic-resource-num&gt;doi:10.3390/tropicalmed2040050&lt;/electronic-resource-num&gt;&lt;/record&gt;&lt;/Cite&gt;&lt;/EndNote&gt;</w:instrText>
      </w:r>
      <w:r>
        <w:fldChar w:fldCharType="separate"/>
      </w:r>
      <w:r w:rsidR="00563A82">
        <w:rPr>
          <w:noProof/>
        </w:rPr>
        <w:t>[19]</w:t>
      </w:r>
      <w:r>
        <w:fldChar w:fldCharType="end"/>
      </w:r>
      <w:r w:rsidR="004A3BD9">
        <w:t>,</w:t>
      </w:r>
      <w:r>
        <w:t xml:space="preserve"> but</w:t>
      </w:r>
      <w:r w:rsidR="00C84695">
        <w:t xml:space="preserve"> no reliability analysis has been performed on its use among people affected </w:t>
      </w:r>
      <w:r w:rsidR="001957A7">
        <w:t xml:space="preserve">by </w:t>
      </w:r>
      <w:r w:rsidR="00212B45">
        <w:t>overt lower-limb</w:t>
      </w:r>
      <w:r w:rsidR="00C84695">
        <w:t xml:space="preserve"> lymphedema.</w:t>
      </w:r>
      <w:r w:rsidR="00E10F68" w:rsidRPr="00E10F68">
        <w:t xml:space="preserve"> </w:t>
      </w:r>
    </w:p>
    <w:bookmarkEnd w:id="3"/>
    <w:p w14:paraId="4E21C7D5" w14:textId="1EBCEC74" w:rsidR="00372E65" w:rsidRDefault="00DC19F6" w:rsidP="00093F39">
      <w:pPr>
        <w:spacing w:line="480" w:lineRule="auto"/>
      </w:pPr>
      <w:r>
        <w:t>The Indurometer was used to measure tissue compressibility</w:t>
      </w:r>
      <w:r w:rsidR="00AB1017">
        <w:t xml:space="preserve"> at the calf</w:t>
      </w:r>
      <w:r>
        <w:t xml:space="preserve"> in a </w:t>
      </w:r>
      <w:r w:rsidR="00372E65">
        <w:t>study on adults</w:t>
      </w:r>
      <w:r w:rsidR="00C84695" w:rsidRPr="00372E65">
        <w:t xml:space="preserve"> affected by lower-limb lymphedema in Bangladesh and Ethiopia</w:t>
      </w:r>
      <w:r>
        <w:t xml:space="preserve">. All data was collected by </w:t>
      </w:r>
      <w:r w:rsidR="008B6F31">
        <w:t>local research assistan</w:t>
      </w:r>
      <w:r w:rsidR="007376B6">
        <w:t>ts</w:t>
      </w:r>
      <w:r w:rsidR="008B6F31">
        <w:t xml:space="preserve"> recruited </w:t>
      </w:r>
      <w:r w:rsidR="00AB1017">
        <w:t>within</w:t>
      </w:r>
      <w:r w:rsidR="008B6F31">
        <w:t xml:space="preserve"> in each country</w:t>
      </w:r>
      <w:r w:rsidR="004C4A19">
        <w:t>,</w:t>
      </w:r>
      <w:r>
        <w:t xml:space="preserve"> and an i</w:t>
      </w:r>
      <w:r w:rsidR="00372E65" w:rsidRPr="00372E65">
        <w:t>ntra-</w:t>
      </w:r>
      <w:r w:rsidR="00E715B0">
        <w:t xml:space="preserve">class correlation coefficient </w:t>
      </w:r>
      <w:r>
        <w:t>for</w:t>
      </w:r>
      <w:r w:rsidR="008B6F31">
        <w:t xml:space="preserve"> each data collector </w:t>
      </w:r>
      <w:r>
        <w:t>is</w:t>
      </w:r>
      <w:r w:rsidR="008B6F31">
        <w:t xml:space="preserve"> </w:t>
      </w:r>
      <w:r w:rsidR="00372E65">
        <w:t>reported here</w:t>
      </w:r>
      <w:r w:rsidR="00C84695" w:rsidRPr="00372E65">
        <w:t>.</w:t>
      </w:r>
      <w:r w:rsidR="00372E65" w:rsidRPr="00372E65">
        <w:t xml:space="preserve"> </w:t>
      </w:r>
      <w:r>
        <w:t xml:space="preserve">The Indurometer has been </w:t>
      </w:r>
      <w:r w:rsidR="004C4A19">
        <w:t>shown</w:t>
      </w:r>
      <w:r>
        <w:t xml:space="preserve"> to be </w:t>
      </w:r>
      <w:r w:rsidR="004C4A19">
        <w:t>reliable</w:t>
      </w:r>
      <w:r>
        <w:t xml:space="preserve"> in </w:t>
      </w:r>
      <w:r w:rsidR="004C4A19">
        <w:t>multiple</w:t>
      </w:r>
      <w:r>
        <w:t xml:space="preserve"> populations </w:t>
      </w:r>
      <w:r w:rsidR="00C33F01">
        <w:t xml:space="preserve">and </w:t>
      </w:r>
      <w:r w:rsidR="002B6AAD">
        <w:t>whilst f</w:t>
      </w:r>
      <w:r w:rsidR="00C33F01">
        <w:t xml:space="preserve">actors </w:t>
      </w:r>
      <w:r w:rsidR="004C4A19">
        <w:t>which are known to</w:t>
      </w:r>
      <w:r w:rsidR="00C33F01">
        <w:t xml:space="preserve"> moderate </w:t>
      </w:r>
      <w:r w:rsidR="004C4A19">
        <w:t>Indurometer</w:t>
      </w:r>
      <w:r w:rsidR="00C33F01">
        <w:t xml:space="preserve"> scores </w:t>
      </w:r>
      <w:r w:rsidR="004C4A19">
        <w:t>such</w:t>
      </w:r>
      <w:r w:rsidR="00C33F01">
        <w:t xml:space="preserve"> as hydration</w:t>
      </w:r>
      <w:r w:rsidR="004C4A19">
        <w:t xml:space="preserve"> </w:t>
      </w:r>
      <w:r w:rsidR="004C4A19">
        <w:fldChar w:fldCharType="begin"/>
      </w:r>
      <w:r w:rsidR="006F7020">
        <w:instrText xml:space="preserve"> ADDIN EN.CITE &lt;EndNote&gt;&lt;Cite&gt;&lt;Author&gt;Douglass&lt;/Author&gt;&lt;Year&gt;2018&lt;/Year&gt;&lt;RecNum&gt;15611&lt;/RecNum&gt;&lt;DisplayText&gt;[20]&lt;/DisplayText&gt;&lt;record&gt;&lt;rec-number&gt;15611&lt;/rec-number&gt;&lt;foreign-keys&gt;&lt;key app="EN" db-id="22zdfd0xjx2etievwpbvsw5d22ttt5er9d90" timestamp="1530931591"&gt;15611&lt;/key&gt;&lt;/foreign-keys&gt;&lt;ref-type name="Journal Article"&gt;17&lt;/ref-type&gt;&lt;contributors&gt;&lt;authors&gt;&lt;author&gt;Douglass, J., Graves, P., Gordon, S.&lt;/author&gt;&lt;/authors&gt;&lt;/contributors&gt;&lt;auth-address&gt;1 Division of Tropical Health and Medicine, James Cook University , Townsville, Queensland, Australia .&amp;#xD;2 Division of Tropical Health and Medicine, James Cook University , Cairns, Queensland, Australia .&amp;#xD;3 College of Nursing and Health Sciences, Flinders University , Adelaide, South Australia, Australia .&amp;#xD;4 College of Health Care Sciences, James Cook University , Townsville, Queensland, Australia .&lt;/auth-address&gt;&lt;titles&gt;&lt;title&gt;Moderating Factors in Tissue Tonometry and Bioimpedance Spectroscopy Measures in the Lower Extremity of Healthy Young People in Australia and Myanmar&lt;/title&gt;&lt;secondary-title&gt;Lymphat Res Biol&lt;/secondary-title&gt;&lt;alt-title&gt;Lymphatic research and biology&lt;/alt-title&gt;&lt;/titles&gt;&lt;periodical&gt;&lt;full-title&gt;Lymphat Res Biol&lt;/full-title&gt;&lt;abbr-1&gt;Lymphatic research and biology&lt;/abbr-1&gt;&lt;/periodical&gt;&lt;alt-periodical&gt;&lt;full-title&gt;Lymphat Res Biol&lt;/full-title&gt;&lt;abbr-1&gt;Lymphatic research and biology&lt;/abbr-1&gt;&lt;/alt-periodical&gt;&lt;pages&gt;309-316&lt;/pages&gt;&lt;volume&gt;16&lt;/volume&gt;&lt;number&gt;3&lt;/number&gt;&lt;edition&gt;2017/12/12&lt;/edition&gt;&lt;keywords&gt;&lt;keyword&gt;body composition&lt;/keyword&gt;&lt;keyword&gt;electric impedance&lt;/keyword&gt;&lt;keyword&gt;geographic factor&lt;/keyword&gt;&lt;keyword&gt;lower extremity&lt;/keyword&gt;&lt;keyword&gt;tonometry methods&lt;/keyword&gt;&lt;/keywords&gt;&lt;dates&gt;&lt;year&gt;2018&lt;/year&gt;&lt;pub-dates&gt;&lt;date&gt;Jun&lt;/date&gt;&lt;/pub-dates&gt;&lt;/dates&gt;&lt;isbn&gt;1539-6851&lt;/isbn&gt;&lt;accession-num&gt;29227197&lt;/accession-num&gt;&lt;urls&gt;&lt;/urls&gt;&lt;electronic-resource-num&gt;10.1089/lrb.2017.0057&lt;/electronic-resource-num&gt;&lt;remote-database-provider&gt;NLM&lt;/remote-database-provider&gt;&lt;language&gt;eng&lt;/language&gt;&lt;/record&gt;&lt;/Cite&gt;&lt;/EndNote&gt;</w:instrText>
      </w:r>
      <w:r w:rsidR="004C4A19">
        <w:fldChar w:fldCharType="separate"/>
      </w:r>
      <w:r w:rsidR="00563A82">
        <w:rPr>
          <w:noProof/>
        </w:rPr>
        <w:t>[20]</w:t>
      </w:r>
      <w:r w:rsidR="004C4A19">
        <w:fldChar w:fldCharType="end"/>
      </w:r>
      <w:r w:rsidR="00C33F01">
        <w:t xml:space="preserve"> </w:t>
      </w:r>
      <w:r w:rsidR="004C4A19">
        <w:t xml:space="preserve">should </w:t>
      </w:r>
      <w:r w:rsidR="00AB1017">
        <w:t xml:space="preserve">always </w:t>
      </w:r>
      <w:r w:rsidR="004C4A19">
        <w:t>be</w:t>
      </w:r>
      <w:r w:rsidR="00C33F01">
        <w:t xml:space="preserve"> </w:t>
      </w:r>
      <w:r w:rsidR="004C4A19">
        <w:t>considered</w:t>
      </w:r>
      <w:r w:rsidR="00C33F01">
        <w:t xml:space="preserve">, </w:t>
      </w:r>
      <w:r w:rsidR="004C4A19">
        <w:t>operator variability can be expected to be low.</w:t>
      </w:r>
    </w:p>
    <w:p w14:paraId="7DE72BF1" w14:textId="4537E690" w:rsidR="00354DE1" w:rsidRDefault="00CE73CD" w:rsidP="00093F39">
      <w:pPr>
        <w:pStyle w:val="Heading2"/>
        <w:spacing w:line="480" w:lineRule="auto"/>
      </w:pPr>
      <w:r w:rsidRPr="00734BBF">
        <w:t>Materials and Methods</w:t>
      </w:r>
      <w:r w:rsidR="00734BBF" w:rsidRPr="00734BBF">
        <w:t xml:space="preserve"> </w:t>
      </w:r>
    </w:p>
    <w:p w14:paraId="01FCD462" w14:textId="474C374B" w:rsidR="00A76780" w:rsidRDefault="008E51FE" w:rsidP="00A76780">
      <w:pPr>
        <w:spacing w:line="480" w:lineRule="auto"/>
      </w:pPr>
      <w:r>
        <w:rPr>
          <w:lang w:val="en-US"/>
        </w:rPr>
        <w:t xml:space="preserve">The study was </w:t>
      </w:r>
      <w:r w:rsidR="006B1EDA">
        <w:rPr>
          <w:lang w:val="en-US"/>
        </w:rPr>
        <w:t xml:space="preserve">a cluster randomized trial </w:t>
      </w:r>
      <w:r>
        <w:rPr>
          <w:lang w:val="en-US"/>
        </w:rPr>
        <w:t xml:space="preserve">on </w:t>
      </w:r>
      <w:r w:rsidR="006B1EDA">
        <w:rPr>
          <w:lang w:val="en-US"/>
        </w:rPr>
        <w:t>people affected by lymphedema in rural areas of Bangladesh and Ethiopia</w:t>
      </w:r>
      <w:r w:rsidR="002B2875">
        <w:rPr>
          <w:lang w:val="en-US"/>
        </w:rPr>
        <w:t>,</w:t>
      </w:r>
      <w:r w:rsidR="006B1EDA">
        <w:rPr>
          <w:lang w:val="en-US"/>
        </w:rPr>
        <w:t xml:space="preserve"> </w:t>
      </w:r>
      <w:r>
        <w:rPr>
          <w:lang w:val="en-US"/>
        </w:rPr>
        <w:t xml:space="preserve">as part of a longitudinal study on </w:t>
      </w:r>
      <w:r w:rsidR="006B1EDA">
        <w:rPr>
          <w:lang w:val="en-US"/>
        </w:rPr>
        <w:t xml:space="preserve">community-based home-care. </w:t>
      </w:r>
      <w:r w:rsidR="00303F1F">
        <w:rPr>
          <w:lang w:val="en-US"/>
        </w:rPr>
        <w:t>Indurometer scores were collected on</w:t>
      </w:r>
      <w:r w:rsidR="00303F1F" w:rsidRPr="002A2896">
        <w:rPr>
          <w:lang w:val="en-US"/>
        </w:rPr>
        <w:t xml:space="preserve"> </w:t>
      </w:r>
      <w:r w:rsidR="00303F1F">
        <w:rPr>
          <w:lang w:val="en-US"/>
        </w:rPr>
        <w:t xml:space="preserve">people aged over 18 years of age with </w:t>
      </w:r>
      <w:r w:rsidR="00303F1F" w:rsidRPr="002A2896">
        <w:rPr>
          <w:lang w:val="en-US"/>
        </w:rPr>
        <w:t xml:space="preserve">moderate to severe lymphedema </w:t>
      </w:r>
      <w:r w:rsidR="00303F1F">
        <w:rPr>
          <w:lang w:val="en-US"/>
        </w:rPr>
        <w:t xml:space="preserve">and </w:t>
      </w:r>
      <w:r w:rsidR="00CA7ECD">
        <w:rPr>
          <w:lang w:val="en-US"/>
        </w:rPr>
        <w:t xml:space="preserve">with </w:t>
      </w:r>
      <w:r w:rsidR="00303F1F">
        <w:rPr>
          <w:lang w:val="en-US"/>
        </w:rPr>
        <w:t xml:space="preserve">no co-morbidities who had been </w:t>
      </w:r>
      <w:r w:rsidR="00303F1F" w:rsidRPr="002A2896">
        <w:rPr>
          <w:lang w:val="en-US"/>
        </w:rPr>
        <w:t>recruited through local health center</w:t>
      </w:r>
      <w:r w:rsidR="00303F1F">
        <w:rPr>
          <w:lang w:val="en-US"/>
        </w:rPr>
        <w:t>s</w:t>
      </w:r>
      <w:r w:rsidR="00303F1F" w:rsidRPr="002A2896">
        <w:rPr>
          <w:lang w:val="en-US"/>
        </w:rPr>
        <w:t xml:space="preserve">. </w:t>
      </w:r>
      <w:r w:rsidR="00303F1F">
        <w:t xml:space="preserve">In </w:t>
      </w:r>
      <w:r w:rsidR="00303F1F" w:rsidRPr="0032466E">
        <w:t>Bangladesh</w:t>
      </w:r>
      <w:r w:rsidR="00303F1F">
        <w:t>, p</w:t>
      </w:r>
      <w:r w:rsidR="00303F1F" w:rsidRPr="0032466E">
        <w:t>ersonnel from the M</w:t>
      </w:r>
      <w:r w:rsidR="00303F1F">
        <w:t xml:space="preserve">inistry of Health Family and Welfare (MOHFW) and the Centre for Injury Prevention and Research, Bangladesh (CIPRB) in Dhaka formed the </w:t>
      </w:r>
      <w:r w:rsidR="00303F1F" w:rsidRPr="0032466E">
        <w:t>research teams</w:t>
      </w:r>
      <w:r w:rsidR="00303F1F">
        <w:t xml:space="preserve">. In </w:t>
      </w:r>
      <w:r w:rsidR="00303F1F" w:rsidRPr="0032466E">
        <w:t>Ethiopia</w:t>
      </w:r>
      <w:r w:rsidR="00303F1F">
        <w:t xml:space="preserve">, </w:t>
      </w:r>
      <w:r w:rsidR="00303F1F" w:rsidRPr="006B1EDA">
        <w:t xml:space="preserve">personnel from the </w:t>
      </w:r>
      <w:r w:rsidR="00303F1F">
        <w:t xml:space="preserve">Federal Ministry of Health (FMOH) and </w:t>
      </w:r>
      <w:r w:rsidR="00A76780">
        <w:t xml:space="preserve">local health </w:t>
      </w:r>
      <w:r w:rsidR="00303F1F">
        <w:t>staff</w:t>
      </w:r>
      <w:r w:rsidR="00303F1F" w:rsidRPr="0032466E">
        <w:t xml:space="preserve"> in </w:t>
      </w:r>
      <w:proofErr w:type="spellStart"/>
      <w:r w:rsidR="00303F1F" w:rsidRPr="0032466E">
        <w:t>Simada</w:t>
      </w:r>
      <w:proofErr w:type="spellEnd"/>
      <w:r w:rsidR="00303F1F">
        <w:t xml:space="preserve"> </w:t>
      </w:r>
      <w:r w:rsidR="00303F1F" w:rsidRPr="00BD0883">
        <w:rPr>
          <w:i/>
        </w:rPr>
        <w:lastRenderedPageBreak/>
        <w:t>Woreda</w:t>
      </w:r>
      <w:r w:rsidR="00303F1F">
        <w:rPr>
          <w:i/>
        </w:rPr>
        <w:t xml:space="preserve"> </w:t>
      </w:r>
      <w:r w:rsidR="00303F1F" w:rsidRPr="00BD0883">
        <w:t>(district)</w:t>
      </w:r>
      <w:r w:rsidR="00303F1F">
        <w:t xml:space="preserve"> formed the research teams</w:t>
      </w:r>
      <w:r w:rsidR="00303F1F" w:rsidRPr="007376B6">
        <w:t>.</w:t>
      </w:r>
      <w:r w:rsidR="00303F1F" w:rsidRPr="0032466E">
        <w:t xml:space="preserve"> </w:t>
      </w:r>
      <w:r w:rsidR="00303F1F">
        <w:t>There were two teams in each country and all</w:t>
      </w:r>
      <w:r w:rsidR="00303F1F" w:rsidRPr="0032466E">
        <w:t xml:space="preserve"> teams received </w:t>
      </w:r>
      <w:r w:rsidR="00303F1F">
        <w:t>three</w:t>
      </w:r>
      <w:r w:rsidR="00303F1F" w:rsidRPr="0032466E">
        <w:t xml:space="preserve"> days of training</w:t>
      </w:r>
      <w:r w:rsidR="00303F1F">
        <w:t xml:space="preserve"> in </w:t>
      </w:r>
      <w:r w:rsidR="00A76780">
        <w:t>the</w:t>
      </w:r>
      <w:r w:rsidR="00303F1F">
        <w:t xml:space="preserve"> data collection activities, including</w:t>
      </w:r>
      <w:r w:rsidR="00303F1F" w:rsidRPr="0032466E">
        <w:t xml:space="preserve"> </w:t>
      </w:r>
      <w:r w:rsidR="00303F1F">
        <w:t xml:space="preserve">practice </w:t>
      </w:r>
      <w:r w:rsidR="00303F1F" w:rsidRPr="0032466E">
        <w:t xml:space="preserve">in </w:t>
      </w:r>
      <w:r w:rsidR="00303F1F">
        <w:t>use of the Indurometer</w:t>
      </w:r>
      <w:r w:rsidR="00A76780">
        <w:t xml:space="preserve">. </w:t>
      </w:r>
      <w:r w:rsidR="00A76780">
        <w:rPr>
          <w:lang w:val="en-US"/>
        </w:rPr>
        <w:t xml:space="preserve">Each of the four data </w:t>
      </w:r>
      <w:r w:rsidR="00A76780" w:rsidRPr="00354DE1">
        <w:t>collection team</w:t>
      </w:r>
      <w:r w:rsidR="00A76780">
        <w:t xml:space="preserve">s had a </w:t>
      </w:r>
      <w:r w:rsidR="005E43E6">
        <w:t>designated clinical officer</w:t>
      </w:r>
      <w:r w:rsidR="00A76780" w:rsidRPr="0032466E">
        <w:t xml:space="preserve"> </w:t>
      </w:r>
      <w:r w:rsidR="00A76780">
        <w:t>who operated the Indurometer</w:t>
      </w:r>
      <w:r w:rsidR="005E43E6">
        <w:t xml:space="preserve"> and collected the measures,</w:t>
      </w:r>
      <w:r w:rsidR="00A76780">
        <w:t xml:space="preserve"> and a </w:t>
      </w:r>
      <w:r w:rsidR="005E43E6">
        <w:t>designated data collector</w:t>
      </w:r>
      <w:r w:rsidR="00A76780">
        <w:t xml:space="preserve"> who entered the score</w:t>
      </w:r>
      <w:r w:rsidR="005E43E6">
        <w:t>s</w:t>
      </w:r>
      <w:r w:rsidR="00A76780">
        <w:t xml:space="preserve"> to</w:t>
      </w:r>
      <w:r w:rsidR="000D0E4B" w:rsidRPr="000D0E4B">
        <w:t xml:space="preserve"> </w:t>
      </w:r>
      <w:r w:rsidR="000D0E4B">
        <w:t>the</w:t>
      </w:r>
      <w:r w:rsidR="000D0E4B" w:rsidRPr="000D0E4B">
        <w:t xml:space="preserve"> </w:t>
      </w:r>
      <w:r w:rsidR="000D0E4B">
        <w:t xml:space="preserve">Open Data Kit Collect </w:t>
      </w:r>
      <w:r w:rsidR="00A76780">
        <w:t>(</w:t>
      </w:r>
      <w:r w:rsidR="000D0E4B">
        <w:t>ODK Collect</w:t>
      </w:r>
      <w:r w:rsidR="00A76780">
        <w:t>)</w:t>
      </w:r>
      <w:r w:rsidR="000D0E4B">
        <w:fldChar w:fldCharType="begin"/>
      </w:r>
      <w:r w:rsidR="006F7020">
        <w:instrText xml:space="preserve"> ADDIN EN.CITE &lt;EndNote&gt;&lt;Cite&gt;&lt;Author&gt;Hartung&lt;/Author&gt;&lt;Year&gt;2010&lt;/Year&gt;&lt;RecNum&gt;15840&lt;/RecNum&gt;&lt;DisplayText&gt;[21]&lt;/DisplayText&gt;&lt;record&gt;&lt;rec-number&gt;15840&lt;/rec-number&gt;&lt;foreign-keys&gt;&lt;key app="EN" db-id="22zdfd0xjx2etievwpbvsw5d22ttt5er9d90" timestamp="1562638299"&gt;15840&lt;/key&gt;&lt;/foreign-keys&gt;&lt;ref-type name="Conference Paper"&gt;47&lt;/ref-type&gt;&lt;contributors&gt;&lt;authors&gt;&lt;author&gt;Hartung, C., Lerer, A., Anokwa, Y., Tseng, C., Brunette, W., Borriello, G.&lt;/author&gt;&lt;/authors&gt;&lt;/contributors&gt;&lt;titles&gt;&lt;title&gt;Open data kit: tools to build information services for developing regions&lt;/title&gt;&lt;secondary-title&gt;Proceedings of the 4th ACM/IEEE International Conference on Information and Communication Technologies and Development&lt;/secondary-title&gt;&lt;/titles&gt;&lt;pages&gt;1-12&lt;/pages&gt;&lt;dates&gt;&lt;year&gt;2010&lt;/year&gt;&lt;/dates&gt;&lt;pub-location&gt;London, United Kingdom&lt;/pub-location&gt;&lt;publisher&gt;ACM&lt;/publisher&gt;&lt;urls&gt;&lt;/urls&gt;&lt;custom1&gt;2369236&lt;/custom1&gt;&lt;electronic-resource-num&gt;10.1145/2369220.2369236&lt;/electronic-resource-num&gt;&lt;/record&gt;&lt;/Cite&gt;&lt;/EndNote&gt;</w:instrText>
      </w:r>
      <w:r w:rsidR="000D0E4B">
        <w:fldChar w:fldCharType="separate"/>
      </w:r>
      <w:r w:rsidR="000D0E4B">
        <w:rPr>
          <w:noProof/>
        </w:rPr>
        <w:t>[21]</w:t>
      </w:r>
      <w:r w:rsidR="000D0E4B">
        <w:fldChar w:fldCharType="end"/>
      </w:r>
      <w:r w:rsidR="00A76780">
        <w:t xml:space="preserve"> </w:t>
      </w:r>
      <w:r w:rsidR="000D0E4B">
        <w:t>application loaded to</w:t>
      </w:r>
      <w:r w:rsidR="00A76780">
        <w:t xml:space="preserve"> a</w:t>
      </w:r>
      <w:r w:rsidR="00E76C69">
        <w:t>n electronic</w:t>
      </w:r>
      <w:r w:rsidR="00A76780">
        <w:t xml:space="preserve"> tablet (</w:t>
      </w:r>
      <w:r w:rsidR="000D0E4B" w:rsidRPr="000D0E4B">
        <w:t>Samsung Galaxy Tab A 10.1</w:t>
      </w:r>
      <w:r w:rsidR="00A76780">
        <w:t xml:space="preserve">). Indurometer measures were </w:t>
      </w:r>
      <w:r w:rsidR="00A76780" w:rsidRPr="00A76780">
        <w:t xml:space="preserve">collected </w:t>
      </w:r>
      <w:r w:rsidR="00A76780">
        <w:t>at baseline and at three follow-up</w:t>
      </w:r>
      <w:r w:rsidR="008A1A17">
        <w:t>s at 4-weeks, 12-weeks and</w:t>
      </w:r>
      <w:r w:rsidR="00A76780">
        <w:t xml:space="preserve"> 24</w:t>
      </w:r>
      <w:r w:rsidR="008A1A17">
        <w:t>-</w:t>
      </w:r>
      <w:r w:rsidR="00A76780">
        <w:t xml:space="preserve">weeks. </w:t>
      </w:r>
    </w:p>
    <w:p w14:paraId="194DDD9F" w14:textId="7AFEE089" w:rsidR="00A76780" w:rsidRDefault="00A76780" w:rsidP="00A76780">
      <w:pPr>
        <w:spacing w:line="480" w:lineRule="auto"/>
      </w:pPr>
      <w:r>
        <w:t>T</w:t>
      </w:r>
      <w:r w:rsidR="006B1EDA">
        <w:rPr>
          <w:lang w:val="en-US"/>
        </w:rPr>
        <w:t xml:space="preserve">he </w:t>
      </w:r>
      <w:r w:rsidR="00EB2842" w:rsidRPr="00EB2842">
        <w:rPr>
          <w:lang w:val="en-US"/>
        </w:rPr>
        <w:t xml:space="preserve">Guidelines for Reporting Reliability and Agreement Studies (GRRAS) </w:t>
      </w:r>
      <w:r>
        <w:rPr>
          <w:lang w:val="en-US"/>
        </w:rPr>
        <w:t xml:space="preserve">guided analysis and interpretation of the results on intra-rater reliability </w:t>
      </w:r>
      <w:r w:rsidR="005D4CEF">
        <w:rPr>
          <w:lang w:val="en-US"/>
        </w:rPr>
        <w:t xml:space="preserve">and agreement </w:t>
      </w:r>
      <w:r>
        <w:rPr>
          <w:lang w:val="en-US"/>
        </w:rPr>
        <w:t>of the Indurometer</w:t>
      </w:r>
      <w:r w:rsidR="00EB2842">
        <w:rPr>
          <w:lang w:val="en-US"/>
        </w:rPr>
        <w:t xml:space="preserve"> </w:t>
      </w:r>
      <w:r w:rsidR="00EB2842">
        <w:rPr>
          <w:lang w:val="en-US"/>
        </w:rPr>
        <w:fldChar w:fldCharType="begin"/>
      </w:r>
      <w:r w:rsidR="006F7020">
        <w:rPr>
          <w:lang w:val="en-US"/>
        </w:rPr>
        <w:instrText xml:space="preserve"> ADDIN EN.CITE &lt;EndNote&gt;&lt;Cite&gt;&lt;Author&gt;Kottner&lt;/Author&gt;&lt;Year&gt;2011&lt;/Year&gt;&lt;RecNum&gt;14476&lt;/RecNum&gt;&lt;DisplayText&gt;[22]&lt;/DisplayText&gt;&lt;record&gt;&lt;rec-number&gt;14476&lt;/rec-number&gt;&lt;foreign-keys&gt;&lt;key app="EN" db-id="22zdfd0xjx2etievwpbvsw5d22ttt5er9d90" timestamp="1453689786"&gt;14476&lt;/key&gt;&lt;key app="ENWeb" db-id=""&gt;0&lt;/key&gt;&lt;/foreign-keys&gt;&lt;ref-type name="Journal Article"&gt;17&lt;/ref-type&gt;&lt;contributors&gt;&lt;authors&gt;&lt;author&gt;Kottner, J., Audige, L., Brorson, S., Donner, A., Gajewski, B. J., Hrobjartsson, A., Roberts, C., Shoukri, M., Streiner, D.L.&lt;/author&gt;&lt;/authors&gt;&lt;/contributors&gt;&lt;auth-address&gt;Department of Nursing Science, Centre for Humanities and Health Sciences, Charite-Universitatsmedizin Berlin, Berlin, Germany. jan.kottner@charite.de&lt;/auth-address&gt;&lt;titles&gt;&lt;title&gt;Guidelines for Reporting Reliability and Agreement Studies (GRRAS) were proposed&lt;/title&gt;&lt;secondary-title&gt;J Clin Epidemiol&lt;/secondary-title&gt;&lt;/titles&gt;&lt;periodical&gt;&lt;full-title&gt;J Clin Epidemiol&lt;/full-title&gt;&lt;/periodical&gt;&lt;pages&gt;96-106&lt;/pages&gt;&lt;volume&gt;64&lt;/volume&gt;&lt;number&gt;1&lt;/number&gt;&lt;keywords&gt;&lt;keyword&gt;Clinical Trials as Topic&lt;/keyword&gt;&lt;keyword&gt;Guidelines as Topic&lt;/keyword&gt;&lt;keyword&gt;Health Services Research/*standards&lt;/keyword&gt;&lt;keyword&gt;Humans&lt;/keyword&gt;&lt;keyword&gt;Observer Variation&lt;/keyword&gt;&lt;keyword&gt;Quality Assurance, Health Care/*standards&lt;/keyword&gt;&lt;keyword&gt;Reproducibility of Results&lt;/keyword&gt;&lt;keyword&gt;Research Design/*standards&lt;/keyword&gt;&lt;/keywords&gt;&lt;dates&gt;&lt;year&gt;2011&lt;/year&gt;&lt;pub-dates&gt;&lt;date&gt;Jan&lt;/date&gt;&lt;/pub-dates&gt;&lt;/dates&gt;&lt;isbn&gt;1878-5921 (Electronic)&amp;#xD;0895-4356 (Linking)&lt;/isbn&gt;&lt;accession-num&gt;21130355&lt;/accession-num&gt;&lt;urls&gt;&lt;related-urls&gt;&lt;url&gt;http://www.ncbi.nlm.nih.gov/pubmed/21130355&lt;/url&gt;&lt;/related-urls&gt;&lt;/urls&gt;&lt;electronic-resource-num&gt;10.1016/j.jclinepi.2010.03.002&lt;/electronic-resource-num&gt;&lt;/record&gt;&lt;/Cite&gt;&lt;/EndNote&gt;</w:instrText>
      </w:r>
      <w:r w:rsidR="00EB2842">
        <w:rPr>
          <w:lang w:val="en-US"/>
        </w:rPr>
        <w:fldChar w:fldCharType="separate"/>
      </w:r>
      <w:r w:rsidR="000D0E4B">
        <w:rPr>
          <w:noProof/>
          <w:lang w:val="en-US"/>
        </w:rPr>
        <w:t>[22]</w:t>
      </w:r>
      <w:r w:rsidR="00EB2842">
        <w:rPr>
          <w:lang w:val="en-US"/>
        </w:rPr>
        <w:fldChar w:fldCharType="end"/>
      </w:r>
      <w:r>
        <w:rPr>
          <w:lang w:val="en-US"/>
        </w:rPr>
        <w:t xml:space="preserve"> </w:t>
      </w:r>
      <w:r w:rsidR="00EB2842">
        <w:rPr>
          <w:lang w:val="en-US"/>
        </w:rPr>
        <w:t xml:space="preserve">. </w:t>
      </w:r>
      <w:r w:rsidR="0051053A" w:rsidRPr="0032466E">
        <w:t xml:space="preserve">The </w:t>
      </w:r>
      <w:r w:rsidR="0051053A">
        <w:t xml:space="preserve">study </w:t>
      </w:r>
      <w:r w:rsidR="0051053A" w:rsidRPr="0032466E">
        <w:t xml:space="preserve">was approved by the Liverpool School of Tropical Medicine Research Ethics Committee (approval number 012-18), the Bangladesh Human Medical Research Committee, and the Amhara Public Health Institute Research Ethics Committee. The study was registered on the ISRCTN Registry, </w:t>
      </w:r>
      <w:r w:rsidR="0051053A" w:rsidRPr="002A2896">
        <w:t>trial number 16764792. All subjects gave their informed consent for inclusion before they participated in the study and the study was conducted in accordance with the Declaration of Helsinki</w:t>
      </w:r>
      <w:r w:rsidR="00A067D8">
        <w:t xml:space="preserve"> </w:t>
      </w:r>
      <w:r w:rsidR="00A067D8">
        <w:fldChar w:fldCharType="begin"/>
      </w:r>
      <w:r w:rsidR="006F7020">
        <w:instrText xml:space="preserve"> ADDIN EN.CITE &lt;EndNote&gt;&lt;Cite&gt;&lt;Year&gt;2013&lt;/Year&gt;&lt;RecNum&gt;15838&lt;/RecNum&gt;&lt;DisplayText&gt;[23]&lt;/DisplayText&gt;&lt;record&gt;&lt;rec-number&gt;15838&lt;/rec-number&gt;&lt;foreign-keys&gt;&lt;key app="EN" db-id="22zdfd0xjx2etievwpbvsw5d22ttt5er9d90" timestamp="1561521007"&gt;15838&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alt-title&gt;Jama&lt;/alt-title&gt;&lt;/titles&gt;&lt;periodical&gt;&lt;full-title&gt;JAMA&lt;/full-title&gt;&lt;abbr-1&gt;Jama&lt;/abbr-1&gt;&lt;/periodical&gt;&lt;alt-periodical&gt;&lt;full-title&gt;JAMA&lt;/full-title&gt;&lt;abbr-1&gt;Jama&lt;/abbr-1&gt;&lt;/alt-periodical&gt;&lt;pages&gt;2191-4&lt;/pages&gt;&lt;volume&gt;310&lt;/volume&gt;&lt;number&gt;20&lt;/number&gt;&lt;edition&gt;2013/10/22&lt;/edition&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0098-7484&lt;/isbn&gt;&lt;accession-num&gt;24141714&lt;/accession-num&gt;&lt;urls&gt;&lt;/urls&gt;&lt;electronic-resource-num&gt;10.1001/jama.2013.281053&lt;/electronic-resource-num&gt;&lt;remote-database-provider&gt;NLM&lt;/remote-database-provider&gt;&lt;language&gt;eng&lt;/language&gt;&lt;/record&gt;&lt;/Cite&gt;&lt;/EndNote&gt;</w:instrText>
      </w:r>
      <w:r w:rsidR="00A067D8">
        <w:fldChar w:fldCharType="separate"/>
      </w:r>
      <w:r w:rsidR="000D0E4B">
        <w:rPr>
          <w:noProof/>
        </w:rPr>
        <w:t>[23]</w:t>
      </w:r>
      <w:r w:rsidR="00A067D8">
        <w:fldChar w:fldCharType="end"/>
      </w:r>
      <w:r w:rsidR="0051053A" w:rsidRPr="002A2896">
        <w:t>.</w:t>
      </w:r>
      <w:r w:rsidR="002A2896" w:rsidRPr="002A2896">
        <w:t xml:space="preserve"> </w:t>
      </w:r>
    </w:p>
    <w:p w14:paraId="6F0854F5" w14:textId="12B1D6CC" w:rsidR="008D5DD8" w:rsidRDefault="0045005F" w:rsidP="00093F39">
      <w:pPr>
        <w:pStyle w:val="Heading3"/>
        <w:spacing w:line="480" w:lineRule="auto"/>
      </w:pPr>
      <w:r>
        <w:t>Indurometer measures</w:t>
      </w:r>
    </w:p>
    <w:p w14:paraId="07B65FC0" w14:textId="07ED704C" w:rsidR="00F608AB" w:rsidRDefault="0045005F" w:rsidP="006E525E">
      <w:pPr>
        <w:spacing w:line="480" w:lineRule="auto"/>
      </w:pPr>
      <w:r>
        <w:t>T</w:t>
      </w:r>
      <w:r w:rsidR="00DC61AE" w:rsidRPr="00DC61AE">
        <w:t>he</w:t>
      </w:r>
      <w:r w:rsidR="00A067D8">
        <w:t xml:space="preserve"> </w:t>
      </w:r>
      <w:r w:rsidR="00DC61AE" w:rsidRPr="00DC61AE">
        <w:t>‘Indurometer’ (</w:t>
      </w:r>
      <w:r w:rsidR="00902B63">
        <w:t>BME-1563</w:t>
      </w:r>
      <w:r w:rsidR="00DC61AE" w:rsidRPr="00DC61AE">
        <w:t>, Flinders and SA Biomedical Engineering, Australia)</w:t>
      </w:r>
      <w:r>
        <w:t xml:space="preserve"> is designed to </w:t>
      </w:r>
      <w:r w:rsidR="00A067D8">
        <w:t>quantify</w:t>
      </w:r>
      <w:r w:rsidR="00DC61AE" w:rsidRPr="00DC61AE">
        <w:t xml:space="preserve"> the compressibility of </w:t>
      </w:r>
      <w:r>
        <w:t xml:space="preserve">flexible material such as </w:t>
      </w:r>
      <w:r w:rsidR="00DC61AE" w:rsidRPr="00DC61AE">
        <w:t xml:space="preserve">the skin and </w:t>
      </w:r>
      <w:r>
        <w:t xml:space="preserve">subcutaneous </w:t>
      </w:r>
      <w:r w:rsidR="00DC61AE" w:rsidRPr="00DC61AE">
        <w:t>tissue</w:t>
      </w:r>
      <w:r>
        <w:t xml:space="preserve">. </w:t>
      </w:r>
      <w:r w:rsidR="00EB2842">
        <w:t xml:space="preserve">It is a </w:t>
      </w:r>
      <w:r w:rsidR="00A76780">
        <w:t xml:space="preserve">battery-operated, </w:t>
      </w:r>
      <w:r w:rsidR="00EB2842">
        <w:t>hand-held unit a with a 7-cm diameter Perspex</w:t>
      </w:r>
      <w:r w:rsidR="00A067D8">
        <w:sym w:font="Symbol" w:char="F0D2"/>
      </w:r>
      <w:r w:rsidR="00EB2842">
        <w:t xml:space="preserve"> refe</w:t>
      </w:r>
      <w:r w:rsidR="007376B6">
        <w:t>re</w:t>
      </w:r>
      <w:r w:rsidR="00EB2842">
        <w:t>nce plate through which a 1-cm diameter plunger (indenter) can extend.</w:t>
      </w:r>
      <w:r w:rsidR="00A067D8" w:rsidRPr="00A067D8">
        <w:t xml:space="preserve"> </w:t>
      </w:r>
      <w:r w:rsidR="00432CCE">
        <w:t>Images of the Indurometer</w:t>
      </w:r>
      <w:r w:rsidR="00A067D8">
        <w:t xml:space="preserve"> can be seen in Figure 1.</w:t>
      </w:r>
      <w:r w:rsidR="004B5AAA">
        <w:t xml:space="preserve"> To take the measure the </w:t>
      </w:r>
      <w:r w:rsidR="00CE54FA">
        <w:t xml:space="preserve">device </w:t>
      </w:r>
      <w:r w:rsidR="00EB2842">
        <w:t>is</w:t>
      </w:r>
      <w:r w:rsidR="00CE54FA">
        <w:t xml:space="preserve"> </w:t>
      </w:r>
      <w:r w:rsidR="004B5AAA">
        <w:t>aligned</w:t>
      </w:r>
      <w:r w:rsidR="00CE54FA">
        <w:t xml:space="preserve"> with the refe</w:t>
      </w:r>
      <w:r w:rsidR="007376B6">
        <w:t>re</w:t>
      </w:r>
      <w:r w:rsidR="00CE54FA">
        <w:t>nce plate close to, and parallel with the skin over the measurement point</w:t>
      </w:r>
      <w:r w:rsidR="004B5AAA">
        <w:t>,</w:t>
      </w:r>
      <w:r w:rsidR="00EB2842">
        <w:t xml:space="preserve"> and th</w:t>
      </w:r>
      <w:r w:rsidR="00CE54FA">
        <w:t>e operator smoothly and evenly presse</w:t>
      </w:r>
      <w:r w:rsidR="00EB2842">
        <w:t>s</w:t>
      </w:r>
      <w:r w:rsidR="00CE54FA">
        <w:t xml:space="preserve"> the device into the skin</w:t>
      </w:r>
      <w:r w:rsidR="00EB2842">
        <w:t>. A</w:t>
      </w:r>
      <w:r w:rsidR="0002274B">
        <w:t>s</w:t>
      </w:r>
      <w:r w:rsidR="00CE54FA">
        <w:t xml:space="preserve"> the pressure increases, the refe</w:t>
      </w:r>
      <w:r w:rsidR="007376B6">
        <w:t>re</w:t>
      </w:r>
      <w:r w:rsidR="00CE54FA">
        <w:t xml:space="preserve">nce plate remains level with the surrounding skin while the indenter </w:t>
      </w:r>
      <w:r w:rsidR="00F608AB">
        <w:t>can</w:t>
      </w:r>
      <w:r w:rsidR="00CE54FA">
        <w:t xml:space="preserve"> </w:t>
      </w:r>
      <w:r w:rsidR="004B5AAA">
        <w:t>continue</w:t>
      </w:r>
      <w:r w:rsidR="00F608AB">
        <w:t xml:space="preserve"> pressing</w:t>
      </w:r>
      <w:r w:rsidR="004B5AAA">
        <w:t xml:space="preserve"> into</w:t>
      </w:r>
      <w:r w:rsidR="00CE54FA">
        <w:t xml:space="preserve"> the skin and underlying tissue. A force sensor detects when a load equivalent to 200-g has been applied </w:t>
      </w:r>
      <w:r w:rsidR="00767881">
        <w:t xml:space="preserve">to the indenter </w:t>
      </w:r>
      <w:r w:rsidR="00CE54FA">
        <w:t xml:space="preserve">and the device emits a single beep to </w:t>
      </w:r>
      <w:r w:rsidR="00CE54FA">
        <w:lastRenderedPageBreak/>
        <w:t>indicate the measure has been completed successfully</w:t>
      </w:r>
      <w:r w:rsidR="0002274B">
        <w:t>.</w:t>
      </w:r>
      <w:r w:rsidR="00CE54FA">
        <w:t xml:space="preserve"> The device is removed from the skin and the </w:t>
      </w:r>
      <w:r w:rsidR="000217EF">
        <w:t>result</w:t>
      </w:r>
      <w:r w:rsidR="00CE54FA">
        <w:t xml:space="preserve"> can be read from a light emitting diode (LED) screen. </w:t>
      </w:r>
    </w:p>
    <w:p w14:paraId="753CB283" w14:textId="0A1B9707" w:rsidR="00CE54FA" w:rsidRDefault="00CE54FA" w:rsidP="00093F39">
      <w:pPr>
        <w:spacing w:line="480" w:lineRule="auto"/>
      </w:pPr>
      <w:r>
        <w:t>Th</w:t>
      </w:r>
      <w:r w:rsidR="00EB2842">
        <w:t>e</w:t>
      </w:r>
      <w:r>
        <w:t xml:space="preserve"> </w:t>
      </w:r>
      <w:r w:rsidR="000217EF">
        <w:t>result</w:t>
      </w:r>
      <w:r>
        <w:t xml:space="preserve"> is </w:t>
      </w:r>
      <w:r w:rsidR="00EB2842">
        <w:t xml:space="preserve">delivered </w:t>
      </w:r>
      <w:r w:rsidR="000217EF">
        <w:t xml:space="preserve">numerically </w:t>
      </w:r>
      <w:r w:rsidR="00EB2842">
        <w:t>with</w:t>
      </w:r>
      <w:r>
        <w:t xml:space="preserve"> two decimal places</w:t>
      </w:r>
      <w:r w:rsidR="00EB2842">
        <w:t xml:space="preserve"> and represent</w:t>
      </w:r>
      <w:r w:rsidR="00902B63">
        <w:t>s</w:t>
      </w:r>
      <w:r w:rsidR="00EB2842">
        <w:t xml:space="preserve"> the </w:t>
      </w:r>
      <w:r w:rsidR="005D4CEF">
        <w:t xml:space="preserve">distance in millimetres </w:t>
      </w:r>
      <w:r w:rsidR="00EB2842">
        <w:t xml:space="preserve">to which the indenter has extended </w:t>
      </w:r>
      <w:r w:rsidR="00A76780">
        <w:t xml:space="preserve">(was able to compress the skin and tissue) </w:t>
      </w:r>
      <w:r w:rsidR="00EB2842">
        <w:t xml:space="preserve">beyond the reference plate. A </w:t>
      </w:r>
      <w:r>
        <w:t>higher score</w:t>
      </w:r>
      <w:r w:rsidR="00EB2842">
        <w:t xml:space="preserve"> is</w:t>
      </w:r>
      <w:r>
        <w:t xml:space="preserve"> given when the indenter has extended further into the tissue, indicating more tissue compressibility (less tissue stiffness). Tissue </w:t>
      </w:r>
      <w:r w:rsidR="00F46A69">
        <w:t xml:space="preserve">that </w:t>
      </w:r>
      <w:r>
        <w:t xml:space="preserve">is less compressible (more tissue stiffness) will return lower </w:t>
      </w:r>
      <w:r w:rsidR="00A76780">
        <w:t>scores</w:t>
      </w:r>
      <w:r>
        <w:t xml:space="preserve"> as the indenter will not </w:t>
      </w:r>
      <w:r w:rsidR="00902B63">
        <w:t>be able to press in as far</w:t>
      </w:r>
      <w:r>
        <w:t xml:space="preserve"> under the same 200-g load</w:t>
      </w:r>
      <w:r w:rsidR="005D4CEF">
        <w:t>. A</w:t>
      </w:r>
      <w:r w:rsidR="000217EF">
        <w:t xml:space="preserve"> </w:t>
      </w:r>
      <w:r w:rsidR="00A76780">
        <w:t xml:space="preserve">score of </w:t>
      </w:r>
      <w:r w:rsidR="006B29F2">
        <w:t>0.00</w:t>
      </w:r>
      <w:r w:rsidR="00EB2842">
        <w:t xml:space="preserve"> represent</w:t>
      </w:r>
      <w:r w:rsidR="00A76780">
        <w:t>s</w:t>
      </w:r>
      <w:r w:rsidR="00EB2842">
        <w:t xml:space="preserve"> no movement</w:t>
      </w:r>
      <w:r w:rsidR="00902B63">
        <w:t xml:space="preserve"> of the indenter</w:t>
      </w:r>
      <w:r w:rsidR="00EB2842">
        <w:t xml:space="preserve"> beyond the level of the reference plate</w:t>
      </w:r>
      <w:r w:rsidR="000217EF">
        <w:t xml:space="preserve">. Scores approaching double digits indicate </w:t>
      </w:r>
      <w:r w:rsidR="00A06C4D">
        <w:t>very soft, easily compressible tissue</w:t>
      </w:r>
      <w:r w:rsidR="00EB2842">
        <w:t>.</w:t>
      </w:r>
      <w:r>
        <w:t xml:space="preserve"> Incorrectly performed measures, such as those that are too fast, too slow or erratic in movement are identified with a double beep and an error message appears on the LED screen. The device must then be reset, and the measure repeated. The procedure is non-invasive and should cause no discomfort to the patient.</w:t>
      </w:r>
      <w:r w:rsidR="006E525E">
        <w:t xml:space="preserve"> The Indurometer has a self-calibrating procedure which </w:t>
      </w:r>
      <w:r w:rsidR="005D4CEF">
        <w:t>wa</w:t>
      </w:r>
      <w:r w:rsidR="006E525E">
        <w:t>s performed daily before the first measure.</w:t>
      </w:r>
      <w:r>
        <w:t xml:space="preserve"> </w:t>
      </w:r>
      <w:r w:rsidR="0002274B" w:rsidRPr="0032466E">
        <w:t xml:space="preserve">Images of the instruction sheets provided to the data collectors </w:t>
      </w:r>
      <w:r w:rsidR="0002274B" w:rsidRPr="0045005F">
        <w:t xml:space="preserve">for device operation can be </w:t>
      </w:r>
      <w:r w:rsidR="0002274B" w:rsidRPr="00F608AB">
        <w:t>viewed in Supp</w:t>
      </w:r>
      <w:r w:rsidR="00F608AB" w:rsidRPr="00F608AB">
        <w:t>lementary</w:t>
      </w:r>
      <w:r w:rsidR="0002274B" w:rsidRPr="00F608AB">
        <w:t xml:space="preserve"> Fig</w:t>
      </w:r>
      <w:r w:rsidR="00F608AB">
        <w:t>ure</w:t>
      </w:r>
      <w:r w:rsidR="0002274B" w:rsidRPr="00F608AB">
        <w:t xml:space="preserve"> 1</w:t>
      </w:r>
      <w:r w:rsidR="00D6314F">
        <w:t>a) operation and b) recalibration.</w:t>
      </w:r>
    </w:p>
    <w:p w14:paraId="2473C5D0" w14:textId="11224422" w:rsidR="0045005F" w:rsidRDefault="0045005F" w:rsidP="00093F39">
      <w:pPr>
        <w:pStyle w:val="Heading3"/>
        <w:spacing w:line="480" w:lineRule="auto"/>
      </w:pPr>
      <w:r>
        <w:t>Data collection</w:t>
      </w:r>
    </w:p>
    <w:p w14:paraId="69E9963B" w14:textId="73294409" w:rsidR="00D217F5" w:rsidRPr="00025F11" w:rsidRDefault="0045005F" w:rsidP="00093F39">
      <w:pPr>
        <w:spacing w:line="480" w:lineRule="auto"/>
      </w:pPr>
      <w:r w:rsidRPr="0045005F">
        <w:t>Measure</w:t>
      </w:r>
      <w:r w:rsidR="007376B6">
        <w:t>s</w:t>
      </w:r>
      <w:r w:rsidRPr="0045005F">
        <w:t xml:space="preserve"> were </w:t>
      </w:r>
      <w:r w:rsidR="00CA7ECD">
        <w:t>taken</w:t>
      </w:r>
      <w:r w:rsidRPr="0045005F">
        <w:t xml:space="preserve"> </w:t>
      </w:r>
      <w:r w:rsidR="00385210">
        <w:t>on each leg at</w:t>
      </w:r>
      <w:r w:rsidRPr="0045005F">
        <w:t xml:space="preserve"> mid-calf. </w:t>
      </w:r>
      <w:r>
        <w:t>To find the mid-point</w:t>
      </w:r>
      <w:r w:rsidR="00EB2842">
        <w:t xml:space="preserve"> </w:t>
      </w:r>
      <w:r>
        <w:t xml:space="preserve">the patient was asked to lie </w:t>
      </w:r>
      <w:r w:rsidR="005D4CEF">
        <w:t xml:space="preserve">prone </w:t>
      </w:r>
      <w:r>
        <w:t xml:space="preserve">on a treatment bench if one was available, or a yoga mat on the floor if not. A second yoga mat was used to support the ankles and ensure the leg could be held in a relaxed state with the ankle in a neutral position. The </w:t>
      </w:r>
      <w:r w:rsidR="00385210">
        <w:t xml:space="preserve">clinical officer used a retractable tape measure to determine the </w:t>
      </w:r>
      <w:r>
        <w:t>length of the calf from the most obvious crease behind the knee to the base of the heel</w:t>
      </w:r>
      <w:r w:rsidR="00385210">
        <w:t xml:space="preserve">. The tape was held with the </w:t>
      </w:r>
      <w:r w:rsidR="00A06C4D">
        <w:t>zero mark</w:t>
      </w:r>
      <w:r>
        <w:t xml:space="preserve"> at the crease behind the knee</w:t>
      </w:r>
      <w:r w:rsidR="00385210">
        <w:t xml:space="preserve"> and i</w:t>
      </w:r>
      <w:r>
        <w:t xml:space="preserve">f a single major crease was not </w:t>
      </w:r>
      <w:r w:rsidR="00385210">
        <w:t>obvious</w:t>
      </w:r>
      <w:r>
        <w:t xml:space="preserve"> the lower leg was raised and the crease that formed was marked with a washable skin marker. Th</w:t>
      </w:r>
      <w:r w:rsidR="00A06C4D">
        <w:t>e</w:t>
      </w:r>
      <w:r>
        <w:t xml:space="preserve"> length measure was halved to find the mid-point</w:t>
      </w:r>
      <w:r w:rsidR="00A06C4D">
        <w:t xml:space="preserve"> and w</w:t>
      </w:r>
      <w:r>
        <w:t xml:space="preserve">ith the </w:t>
      </w:r>
      <w:r w:rsidR="00A06C4D">
        <w:t>zero mark of the tape measure still held at the crease behind the knee</w:t>
      </w:r>
      <w:r>
        <w:t xml:space="preserve">, a small line was made with the skin marker on </w:t>
      </w:r>
      <w:r>
        <w:lastRenderedPageBreak/>
        <w:t>either side of tape at the mid-point</w:t>
      </w:r>
      <w:r w:rsidR="00385210">
        <w:t>,</w:t>
      </w:r>
      <w:r>
        <w:t xml:space="preserve"> so that when the tape was removed there was a horizontal line with a gap in the middle across the mid</w:t>
      </w:r>
      <w:r w:rsidR="00A06C4D">
        <w:t>dle</w:t>
      </w:r>
      <w:r>
        <w:t xml:space="preserve"> of the calf. </w:t>
      </w:r>
      <w:r w:rsidR="00902B63">
        <w:t xml:space="preserve">The indenter of the Indurometer was aligned with the gap to perform the measures. </w:t>
      </w:r>
      <w:r w:rsidR="003B476F">
        <w:t>Both legs were measured beginning with the left leg</w:t>
      </w:r>
      <w:r w:rsidR="00902B63">
        <w:t xml:space="preserve"> and all three measure were taken </w:t>
      </w:r>
      <w:r w:rsidR="00C962B4">
        <w:t>sequentially</w:t>
      </w:r>
      <w:r w:rsidR="00902B63" w:rsidRPr="00902B63">
        <w:t xml:space="preserve"> </w:t>
      </w:r>
      <w:r w:rsidR="00902B63">
        <w:t>with only enough time between each test to reset and reposition the device.</w:t>
      </w:r>
      <w:r w:rsidR="003B476F">
        <w:t xml:space="preserve"> In both countries</w:t>
      </w:r>
      <w:r w:rsidR="00CA7ECD">
        <w:t xml:space="preserve"> the</w:t>
      </w:r>
      <w:r w:rsidR="003B476F">
        <w:t xml:space="preserve"> </w:t>
      </w:r>
      <w:r w:rsidR="003B476F" w:rsidRPr="0045005F">
        <w:t xml:space="preserve">Indurometer measure </w:t>
      </w:r>
      <w:r w:rsidR="00CA7ECD">
        <w:t>was</w:t>
      </w:r>
      <w:r w:rsidR="003B476F" w:rsidRPr="0045005F">
        <w:t xml:space="preserve"> collected by the </w:t>
      </w:r>
      <w:r w:rsidR="006B29F2">
        <w:t>clinical</w:t>
      </w:r>
      <w:r w:rsidR="00CA7ECD">
        <w:t xml:space="preserve"> officer</w:t>
      </w:r>
      <w:r w:rsidR="003B476F">
        <w:t xml:space="preserve"> in each team</w:t>
      </w:r>
      <w:r w:rsidR="00CA7ECD">
        <w:t xml:space="preserve"> and the d</w:t>
      </w:r>
      <w:r w:rsidRPr="0045005F">
        <w:t xml:space="preserve">ata </w:t>
      </w:r>
      <w:r w:rsidR="00CA7ECD">
        <w:t>c</w:t>
      </w:r>
      <w:r w:rsidRPr="0045005F">
        <w:t>ollector visually confirmed the score</w:t>
      </w:r>
      <w:r w:rsidR="00CA7ECD">
        <w:t xml:space="preserve"> </w:t>
      </w:r>
      <w:r w:rsidRPr="0045005F">
        <w:t xml:space="preserve">and recorded </w:t>
      </w:r>
      <w:r w:rsidR="00CA7ECD">
        <w:t>it</w:t>
      </w:r>
      <w:r>
        <w:t xml:space="preserve"> </w:t>
      </w:r>
      <w:r w:rsidRPr="0045005F">
        <w:t xml:space="preserve">to </w:t>
      </w:r>
      <w:r w:rsidR="004B5AAA">
        <w:t>the ODK form.</w:t>
      </w:r>
      <w:r w:rsidR="00030424">
        <w:t xml:space="preserve"> </w:t>
      </w:r>
      <w:r w:rsidR="00D217F5">
        <w:t xml:space="preserve">The circumference measures were collected at the same </w:t>
      </w:r>
      <w:r w:rsidR="00030424">
        <w:t>marked</w:t>
      </w:r>
      <w:r w:rsidR="00D217F5">
        <w:t xml:space="preserve"> </w:t>
      </w:r>
      <w:r w:rsidR="00030424">
        <w:t>midpoint</w:t>
      </w:r>
      <w:r w:rsidR="00D217F5">
        <w:t xml:space="preserve"> </w:t>
      </w:r>
      <w:r w:rsidR="00030424">
        <w:t>and</w:t>
      </w:r>
      <w:r w:rsidR="00D217F5">
        <w:t xml:space="preserve"> </w:t>
      </w:r>
      <w:r w:rsidR="00030424">
        <w:t>lymphedema</w:t>
      </w:r>
      <w:r w:rsidR="00D217F5">
        <w:t xml:space="preserve"> stage was determined using </w:t>
      </w:r>
      <w:r w:rsidR="00030424">
        <w:t>criteria</w:t>
      </w:r>
      <w:r w:rsidR="00D217F5">
        <w:t xml:space="preserve"> </w:t>
      </w:r>
      <w:r w:rsidR="00030424">
        <w:t>described</w:t>
      </w:r>
      <w:r w:rsidR="00D217F5">
        <w:t xml:space="preserve"> by </w:t>
      </w:r>
      <w:r w:rsidR="00030424">
        <w:fldChar w:fldCharType="begin"/>
      </w:r>
      <w:r w:rsidR="006F7020">
        <w:instrText xml:space="preserve"> ADDIN EN.CITE &lt;EndNote&gt;&lt;Cite AuthorYear="1"&gt;&lt;Author&gt;Dreyer&lt;/Author&gt;&lt;Year&gt;2002&lt;/Year&gt;&lt;RecNum&gt;4925&lt;/RecNum&gt;&lt;DisplayText&gt;Dreyer, G., Addiss, D., Dreyer, P., Noroes, J. [24]&lt;/DisplayText&gt;&lt;record&gt;&lt;rec-number&gt;4925&lt;/rec-number&gt;&lt;foreign-keys&gt;&lt;key app="EN" db-id="22zdfd0xjx2etievwpbvsw5d22ttt5er9d90" timestamp="1375826339"&gt;4925&lt;/key&gt;&lt;/foreign-keys&gt;&lt;ref-type name="Book"&gt;6&lt;/ref-type&gt;&lt;contributors&gt;&lt;authors&gt;&lt;author&gt;Dreyer, G., Addiss, D., Dreyer, P., Noroes, J.&lt;/author&gt;&lt;/authors&gt;&lt;/contributors&gt;&lt;titles&gt;&lt;title&gt;Basic Lymphoedema Management, Treatment and Prevention Problems Associated with Lymphatic Filariasis&lt;/title&gt;&lt;/titles&gt;&lt;dates&gt;&lt;year&gt;2002&lt;/year&gt;&lt;/dates&gt;&lt;pub-location&gt;USA&lt;/pub-location&gt;&lt;publisher&gt;Hollis Publishing Company&lt;/publisher&gt;&lt;urls&gt;&lt;/urls&gt;&lt;/record&gt;&lt;/Cite&gt;&lt;/EndNote&gt;</w:instrText>
      </w:r>
      <w:r w:rsidR="00030424">
        <w:fldChar w:fldCharType="separate"/>
      </w:r>
      <w:r w:rsidR="006F7020">
        <w:rPr>
          <w:noProof/>
        </w:rPr>
        <w:t>Dreyer, G., Addiss, D., Dreyer, P., Noroes, J. [24]</w:t>
      </w:r>
      <w:r w:rsidR="00030424">
        <w:fldChar w:fldCharType="end"/>
      </w:r>
      <w:r w:rsidR="00030424">
        <w:t>.</w:t>
      </w:r>
    </w:p>
    <w:p w14:paraId="2DB1FA23" w14:textId="15600504" w:rsidR="00025F11" w:rsidRDefault="00025F11" w:rsidP="00093F39">
      <w:pPr>
        <w:pStyle w:val="Heading3"/>
        <w:spacing w:line="480" w:lineRule="auto"/>
      </w:pPr>
      <w:r>
        <w:t>Analysis</w:t>
      </w:r>
    </w:p>
    <w:p w14:paraId="5EA669B4" w14:textId="6751DDB6" w:rsidR="0002274B" w:rsidRDefault="00C962B4" w:rsidP="00093F39">
      <w:pPr>
        <w:spacing w:line="480" w:lineRule="auto"/>
      </w:pPr>
      <w:r>
        <w:t>A</w:t>
      </w:r>
      <w:r w:rsidR="0002274B">
        <w:t xml:space="preserve"> </w:t>
      </w:r>
      <w:r w:rsidR="00970E00">
        <w:t>o</w:t>
      </w:r>
      <w:r w:rsidR="00970E00" w:rsidRPr="00970E00">
        <w:t>ne-way random effects model where people effects are random</w:t>
      </w:r>
      <w:r w:rsidR="00970E00">
        <w:t xml:space="preserve"> </w:t>
      </w:r>
      <w:r w:rsidR="0002274B">
        <w:t>was used to determine the intra-class</w:t>
      </w:r>
      <w:r w:rsidR="002B65C1">
        <w:t xml:space="preserve"> correlation co</w:t>
      </w:r>
      <w:r w:rsidR="0002274B">
        <w:t>efficient (ICC) for the three measures</w:t>
      </w:r>
      <w:r w:rsidR="00A06C4D">
        <w:t xml:space="preserve"> and r</w:t>
      </w:r>
      <w:r>
        <w:t>esults</w:t>
      </w:r>
      <w:r w:rsidR="00D5344C">
        <w:t xml:space="preserve"> for </w:t>
      </w:r>
      <w:r>
        <w:t>average</w:t>
      </w:r>
      <w:r w:rsidR="00D5344C">
        <w:t xml:space="preserve"> measure consistency are reported. </w:t>
      </w:r>
      <w:r w:rsidR="00F83AE1" w:rsidRPr="00F83AE1">
        <w:t xml:space="preserve">An ICC score represents the variation between repeated measures where </w:t>
      </w:r>
      <w:r w:rsidR="006B29F2">
        <w:t xml:space="preserve">a score of </w:t>
      </w:r>
      <w:r w:rsidR="00F83AE1" w:rsidRPr="00F83AE1">
        <w:t>1</w:t>
      </w:r>
      <w:r w:rsidR="006B29F2">
        <w:t>.0</w:t>
      </w:r>
      <w:r w:rsidR="00F83AE1" w:rsidRPr="00F83AE1">
        <w:t xml:space="preserve"> would be a perfect score, i</w:t>
      </w:r>
      <w:r w:rsidR="00E76C69">
        <w:t>.</w:t>
      </w:r>
      <w:r w:rsidR="00F83AE1" w:rsidRPr="00F83AE1">
        <w:t>e</w:t>
      </w:r>
      <w:r w:rsidR="00E76C69">
        <w:t xml:space="preserve">. </w:t>
      </w:r>
      <w:r w:rsidR="00F83AE1" w:rsidRPr="00F83AE1">
        <w:t xml:space="preserve">all three measures were </w:t>
      </w:r>
      <w:proofErr w:type="gramStart"/>
      <w:r w:rsidR="00F83AE1" w:rsidRPr="00F83AE1">
        <w:t>exactly the same</w:t>
      </w:r>
      <w:proofErr w:type="gramEnd"/>
      <w:r w:rsidR="00F83AE1" w:rsidRPr="00F83AE1">
        <w:t xml:space="preserve"> (absolute correlation). Scores over 0.7 are considered good and scores over 0.9 are excellent </w:t>
      </w:r>
      <w:r w:rsidR="00F83AE1" w:rsidRPr="00F83AE1">
        <w:fldChar w:fldCharType="begin"/>
      </w:r>
      <w:r w:rsidR="006F7020">
        <w:instrText xml:space="preserve"> ADDIN EN.CITE &lt;EndNote&gt;&lt;Cite&gt;&lt;Author&gt;Fleiss&lt;/Author&gt;&lt;Year&gt;1999&lt;/Year&gt;&lt;RecNum&gt;14490&lt;/RecNum&gt;&lt;DisplayText&gt;[25]&lt;/DisplayText&gt;&lt;record&gt;&lt;rec-number&gt;14490&lt;/rec-number&gt;&lt;foreign-keys&gt;&lt;key app="EN" db-id="22zdfd0xjx2etievwpbvsw5d22ttt5er9d90" timestamp="1456951709"&gt;14490&lt;/key&gt;&lt;/foreign-keys&gt;&lt;ref-type name="Book Section"&gt;5&lt;/ref-type&gt;&lt;contributors&gt;&lt;authors&gt;&lt;author&gt;Fleiss, J.L.&lt;/author&gt;&lt;/authors&gt;&lt;/contributors&gt;&lt;titles&gt;&lt;title&gt;Reliability of Measurement&lt;/title&gt;&lt;secondary-title&gt;The Design and Analysis of Clinical Experiments&lt;/secondary-title&gt;&lt;/titles&gt;&lt;pages&gt;1-32&lt;/pages&gt;&lt;keywords&gt;&lt;keyword&gt;reliability&lt;/keyword&gt;&lt;keyword&gt;statistical model&lt;/keyword&gt;&lt;keyword&gt;unreliability&lt;/keyword&gt;&lt;keyword&gt;replication reliability&lt;/keyword&gt;&lt;keyword&gt;interexaminer reliability&lt;/keyword&gt;&lt;/keywords&gt;&lt;dates&gt;&lt;year&gt;1999&lt;/year&gt;&lt;/dates&gt;&lt;publisher&gt;John Wiley &amp;amp; Sons, Inc.&lt;/publisher&gt;&lt;isbn&gt;9781118032923&lt;/isbn&gt;&lt;urls&gt;&lt;related-urls&gt;&lt;url&gt;http://dx.doi.org/10.1002/9781118032923.ch1&lt;/url&gt;&lt;/related-urls&gt;&lt;/urls&gt;&lt;electronic-resource-num&gt;10.1002/9781118032923.ch1&lt;/electronic-resource-num&gt;&lt;/record&gt;&lt;/Cite&gt;&lt;/EndNote&gt;</w:instrText>
      </w:r>
      <w:r w:rsidR="00F83AE1" w:rsidRPr="00F83AE1">
        <w:fldChar w:fldCharType="separate"/>
      </w:r>
      <w:r w:rsidR="005D4CEF">
        <w:rPr>
          <w:noProof/>
        </w:rPr>
        <w:t>[25]</w:t>
      </w:r>
      <w:r w:rsidR="00F83AE1" w:rsidRPr="00F83AE1">
        <w:fldChar w:fldCharType="end"/>
      </w:r>
      <w:r w:rsidR="00F83AE1" w:rsidRPr="00F83AE1">
        <w:t>.</w:t>
      </w:r>
      <w:r w:rsidR="00F83AE1">
        <w:t xml:space="preserve"> </w:t>
      </w:r>
      <w:r w:rsidR="00E54925">
        <w:t>Pearson’s Ch</w:t>
      </w:r>
      <w:r w:rsidR="00E82D37">
        <w:t>i</w:t>
      </w:r>
      <w:r w:rsidR="00E54925">
        <w:t>-Square</w:t>
      </w:r>
      <w:r w:rsidR="002B65C1">
        <w:t xml:space="preserve"> was used to assess the </w:t>
      </w:r>
      <w:r w:rsidR="00E54925">
        <w:t>ICC scores for each team</w:t>
      </w:r>
      <w:r w:rsidR="002B65C1">
        <w:t xml:space="preserve"> over repeated instances. </w:t>
      </w:r>
      <w:r w:rsidR="005D4CEF" w:rsidRPr="005D4CEF">
        <w:t xml:space="preserve">A coefficient of variation (CV) was calculated as the ratio of the standard deviation to the overall mean and reported as a percentage. A CV represents the dispersion of data around the mean and may be used to compare the agreement between repeated measures, a lower percentage indicating less variation (more agreement) between the measures. A lymphedema stage was allocated to each leg according the criterion described by </w:t>
      </w:r>
      <w:r w:rsidR="005D4CEF">
        <w:fldChar w:fldCharType="begin"/>
      </w:r>
      <w:r w:rsidR="006F7020">
        <w:instrText xml:space="preserve"> ADDIN EN.CITE &lt;EndNote&gt;&lt;Cite AuthorYear="1"&gt;&lt;Author&gt;Dreyer&lt;/Author&gt;&lt;Year&gt;2002&lt;/Year&gt;&lt;RecNum&gt;4925&lt;/RecNum&gt;&lt;DisplayText&gt;Dreyer, G., Addiss, D., Dreyer, P., Noroes, J. [24]&lt;/DisplayText&gt;&lt;record&gt;&lt;rec-number&gt;4925&lt;/rec-number&gt;&lt;foreign-keys&gt;&lt;key app="EN" db-id="22zdfd0xjx2etievwpbvsw5d22ttt5er9d90" timestamp="1375826339"&gt;4925&lt;/key&gt;&lt;/foreign-keys&gt;&lt;ref-type name="Book"&gt;6&lt;/ref-type&gt;&lt;contributors&gt;&lt;authors&gt;&lt;author&gt;Dreyer, G., Addiss, D., Dreyer, P., Noroes, J.&lt;/author&gt;&lt;/authors&gt;&lt;/contributors&gt;&lt;titles&gt;&lt;title&gt;Basic Lymphoedema Management, Treatment and Prevention Problems Associated with Lymphatic Filariasis&lt;/title&gt;&lt;/titles&gt;&lt;dates&gt;&lt;year&gt;2002&lt;/year&gt;&lt;/dates&gt;&lt;pub-location&gt;USA&lt;/pub-location&gt;&lt;publisher&gt;Hollis Publishing Company&lt;/publisher&gt;&lt;urls&gt;&lt;/urls&gt;&lt;/record&gt;&lt;/Cite&gt;&lt;/EndNote&gt;</w:instrText>
      </w:r>
      <w:r w:rsidR="005D4CEF">
        <w:fldChar w:fldCharType="separate"/>
      </w:r>
      <w:r w:rsidR="006F7020">
        <w:rPr>
          <w:noProof/>
        </w:rPr>
        <w:t>Dreyer, G., Addiss, D., Dreyer, P., Noroes, J. [24]</w:t>
      </w:r>
      <w:r w:rsidR="005D4CEF">
        <w:fldChar w:fldCharType="end"/>
      </w:r>
      <w:r w:rsidR="005D4CEF">
        <w:t xml:space="preserve"> </w:t>
      </w:r>
      <w:r w:rsidR="005D4CEF" w:rsidRPr="005D4CEF">
        <w:t>with stages 3 and 4 grouped together as moderate, and stages 5 – 7 as severe lymphedema</w:t>
      </w:r>
      <w:r w:rsidR="008A1A17">
        <w:t>.</w:t>
      </w:r>
      <w:r w:rsidR="005D4CEF" w:rsidRPr="005D4CEF">
        <w:t xml:space="preserve"> The CV was calculated for unaffected legs (stage 0), moderate and sever</w:t>
      </w:r>
      <w:r w:rsidR="008A1A17">
        <w:t>e</w:t>
      </w:r>
      <w:r w:rsidR="005D4CEF" w:rsidRPr="005D4CEF">
        <w:t xml:space="preserve"> lymphedema. </w:t>
      </w:r>
      <w:r w:rsidR="008A1A17">
        <w:t xml:space="preserve">Indurometer scores </w:t>
      </w:r>
      <w:r w:rsidR="00F83AE1">
        <w:t>w</w:t>
      </w:r>
      <w:r w:rsidR="008A1A17">
        <w:t>ere</w:t>
      </w:r>
      <w:r w:rsidR="00F83AE1">
        <w:t xml:space="preserve"> collected on both legs of each participant, with each leg serving as one ‘subject’ for the </w:t>
      </w:r>
      <w:r w:rsidR="00DE37BB">
        <w:t>analyses</w:t>
      </w:r>
      <w:r w:rsidR="00E76C69">
        <w:t>.</w:t>
      </w:r>
      <w:r w:rsidR="00F83AE1">
        <w:t xml:space="preserve"> </w:t>
      </w:r>
      <w:r w:rsidR="006B7DA6">
        <w:t xml:space="preserve">Data from the </w:t>
      </w:r>
      <w:r w:rsidR="00E76C69">
        <w:t xml:space="preserve">electronic </w:t>
      </w:r>
      <w:r w:rsidR="006B7DA6">
        <w:t xml:space="preserve">tablets were uploaded each day to a secure server and later downloaded as excel files. All </w:t>
      </w:r>
      <w:r w:rsidR="004B5AAA">
        <w:t>analyses</w:t>
      </w:r>
      <w:r w:rsidR="006B7DA6">
        <w:t xml:space="preserve"> were p</w:t>
      </w:r>
      <w:r w:rsidR="00E82D37">
        <w:t>er</w:t>
      </w:r>
      <w:r w:rsidR="006B7DA6">
        <w:t xml:space="preserve">formed using SPSS </w:t>
      </w:r>
      <w:r w:rsidR="004B5AAA">
        <w:t xml:space="preserve">Statistics </w:t>
      </w:r>
      <w:r w:rsidR="006B7DA6">
        <w:t>(</w:t>
      </w:r>
      <w:r w:rsidR="004B5AAA">
        <w:t>IBM Corp. version 24).</w:t>
      </w:r>
    </w:p>
    <w:p w14:paraId="4EF1776D" w14:textId="6DD85332" w:rsidR="00734BBF" w:rsidRDefault="00CE73CD" w:rsidP="00093F39">
      <w:pPr>
        <w:pStyle w:val="Heading2"/>
        <w:spacing w:line="480" w:lineRule="auto"/>
      </w:pPr>
      <w:r w:rsidRPr="00734BBF">
        <w:lastRenderedPageBreak/>
        <w:t>Results</w:t>
      </w:r>
    </w:p>
    <w:p w14:paraId="55231041" w14:textId="04611DD4" w:rsidR="0002274B" w:rsidRDefault="0002274B" w:rsidP="00093F39">
      <w:pPr>
        <w:pStyle w:val="Heading3"/>
        <w:spacing w:line="480" w:lineRule="auto"/>
      </w:pPr>
      <w:r>
        <w:t xml:space="preserve">Participants </w:t>
      </w:r>
    </w:p>
    <w:p w14:paraId="0399FF0C" w14:textId="6BC4DBBC" w:rsidR="00970799" w:rsidRDefault="00501612" w:rsidP="00F608AB">
      <w:pPr>
        <w:spacing w:line="480" w:lineRule="auto"/>
      </w:pPr>
      <w:r w:rsidRPr="00F30D5C">
        <w:t>In Bangladesh 1</w:t>
      </w:r>
      <w:r w:rsidR="00F30D5C" w:rsidRPr="00F30D5C">
        <w:t>46</w:t>
      </w:r>
      <w:r w:rsidRPr="00F30D5C">
        <w:t xml:space="preserve"> people </w:t>
      </w:r>
      <w:r w:rsidR="00D87AE5" w:rsidRPr="00F30D5C">
        <w:t>were</w:t>
      </w:r>
      <w:r w:rsidRPr="00F30D5C">
        <w:t xml:space="preserve"> </w:t>
      </w:r>
      <w:r w:rsidR="00DE37BB">
        <w:t>included in</w:t>
      </w:r>
      <w:r w:rsidRPr="00F30D5C">
        <w:t xml:space="preserve"> the study</w:t>
      </w:r>
      <w:r w:rsidR="004B5AAA" w:rsidRPr="00F30D5C">
        <w:t xml:space="preserve"> </w:t>
      </w:r>
      <w:r w:rsidR="00DE37BB">
        <w:t xml:space="preserve">but due to availability of the </w:t>
      </w:r>
      <w:r w:rsidR="00D217F5">
        <w:t>devices</w:t>
      </w:r>
      <w:r w:rsidR="00DE37BB">
        <w:t xml:space="preserve"> data could not be collected at baseline</w:t>
      </w:r>
      <w:r w:rsidR="00D217F5">
        <w:t>.</w:t>
      </w:r>
      <w:r w:rsidR="00DE37BB">
        <w:t xml:space="preserve"> </w:t>
      </w:r>
      <w:r w:rsidRPr="00F30D5C">
        <w:t xml:space="preserve">In </w:t>
      </w:r>
      <w:r w:rsidR="00AA5BD4" w:rsidRPr="00F30D5C">
        <w:t>Ethiopia 12</w:t>
      </w:r>
      <w:r w:rsidR="00DE37BB">
        <w:t>6</w:t>
      </w:r>
      <w:r w:rsidRPr="00F30D5C">
        <w:t xml:space="preserve"> </w:t>
      </w:r>
      <w:r w:rsidR="001343E5" w:rsidRPr="00F30D5C">
        <w:t xml:space="preserve">people were </w:t>
      </w:r>
      <w:r w:rsidR="00DE37BB">
        <w:t>included</w:t>
      </w:r>
      <w:r w:rsidRPr="00F30D5C">
        <w:t xml:space="preserve"> </w:t>
      </w:r>
      <w:r w:rsidR="00AA5BD4" w:rsidRPr="00F30D5C">
        <w:t xml:space="preserve">and </w:t>
      </w:r>
      <w:r w:rsidR="00DE37BB">
        <w:t>data were available a</w:t>
      </w:r>
      <w:r w:rsidR="00D217F5">
        <w:t>t</w:t>
      </w:r>
      <w:r w:rsidR="00DE37BB">
        <w:t xml:space="preserve"> all time points.</w:t>
      </w:r>
      <w:r w:rsidR="00D87AE5" w:rsidRPr="00F30D5C">
        <w:t xml:space="preserve"> </w:t>
      </w:r>
      <w:r w:rsidR="006B7DA6" w:rsidRPr="00F30D5C">
        <w:t xml:space="preserve">The study was conducted over 24 weeks and at final follow-up there </w:t>
      </w:r>
      <w:r w:rsidRPr="00F30D5C">
        <w:t>w</w:t>
      </w:r>
      <w:r w:rsidR="00940FAC" w:rsidRPr="00F30D5C">
        <w:t>as a retention rate of 82.6% in Bangladesh (</w:t>
      </w:r>
      <w:r w:rsidRPr="00F30D5C">
        <w:t>n</w:t>
      </w:r>
      <w:r w:rsidR="00104C46" w:rsidRPr="00F30D5C">
        <w:t xml:space="preserve"> </w:t>
      </w:r>
      <w:r w:rsidRPr="00F30D5C">
        <w:t>=</w:t>
      </w:r>
      <w:r w:rsidR="00104C46" w:rsidRPr="00F30D5C">
        <w:t xml:space="preserve"> 133</w:t>
      </w:r>
      <w:r w:rsidR="00940FAC" w:rsidRPr="00F30D5C">
        <w:t>) an</w:t>
      </w:r>
      <w:r w:rsidRPr="00F30D5C">
        <w:t xml:space="preserve">d </w:t>
      </w:r>
      <w:r w:rsidR="006D50A1">
        <w:t>81.8</w:t>
      </w:r>
      <w:r w:rsidR="00F9087C" w:rsidRPr="00F30D5C">
        <w:t xml:space="preserve">% </w:t>
      </w:r>
      <w:r w:rsidRPr="00F30D5C">
        <w:t>in Ethiopia</w:t>
      </w:r>
      <w:r w:rsidR="00F9087C" w:rsidRPr="00F30D5C">
        <w:t xml:space="preserve"> (n=</w:t>
      </w:r>
      <w:r w:rsidR="006D50A1">
        <w:t>103</w:t>
      </w:r>
      <w:r w:rsidR="00F9087C" w:rsidRPr="00F30D5C">
        <w:t>)</w:t>
      </w:r>
      <w:r w:rsidRPr="00F30D5C">
        <w:t>.</w:t>
      </w:r>
      <w:r w:rsidR="00940FAC" w:rsidRPr="00F30D5C">
        <w:t xml:space="preserve"> There</w:t>
      </w:r>
      <w:r w:rsidR="00940FAC">
        <w:t xml:space="preserve"> were no significant between country differen</w:t>
      </w:r>
      <w:r w:rsidR="00F9087C">
        <w:t>ces</w:t>
      </w:r>
      <w:r w:rsidR="00940FAC">
        <w:t xml:space="preserve"> at baseline for factors known to affect Indurometer </w:t>
      </w:r>
      <w:r w:rsidR="00F9087C">
        <w:t>measures</w:t>
      </w:r>
      <w:r w:rsidR="00030424">
        <w:t xml:space="preserve"> such as gender and lymphedema stage</w:t>
      </w:r>
      <w:r w:rsidR="00940FAC">
        <w:t>, see Table 1.</w:t>
      </w:r>
      <w:r w:rsidR="00970799">
        <w:t xml:space="preserve"> </w:t>
      </w:r>
    </w:p>
    <w:p w14:paraId="7775F563" w14:textId="5FA97AE3" w:rsidR="0012208C" w:rsidRDefault="00190A74" w:rsidP="00093F39">
      <w:pPr>
        <w:spacing w:line="480" w:lineRule="auto"/>
      </w:pPr>
      <w:bookmarkStart w:id="6" w:name="_Hlk13047362"/>
      <w:r>
        <w:t xml:space="preserve">Each team measured both legs of between 51 and 79 participants at each time-point. </w:t>
      </w:r>
      <w:r w:rsidR="00104C46">
        <w:t>The ICC was calculated</w:t>
      </w:r>
      <w:r w:rsidR="00D87AE5">
        <w:t xml:space="preserve"> for each team and by each leg of the participants</w:t>
      </w:r>
      <w:r w:rsidR="00970799">
        <w:t xml:space="preserve"> </w:t>
      </w:r>
      <w:bookmarkEnd w:id="6"/>
      <w:r w:rsidR="00970799">
        <w:t xml:space="preserve">and the </w:t>
      </w:r>
      <w:r w:rsidR="008A1A17">
        <w:t>results</w:t>
      </w:r>
      <w:r w:rsidR="008F56FB">
        <w:t xml:space="preserve"> are given in Table </w:t>
      </w:r>
      <w:r w:rsidR="00970799">
        <w:t>2</w:t>
      </w:r>
      <w:r w:rsidR="008F56FB">
        <w:t xml:space="preserve">. </w:t>
      </w:r>
      <w:r w:rsidR="00104C46">
        <w:t xml:space="preserve">Overall the data teams achieved </w:t>
      </w:r>
      <w:r w:rsidR="004E0056">
        <w:t xml:space="preserve">very good to </w:t>
      </w:r>
      <w:r w:rsidR="000941B8">
        <w:t>excellent</w:t>
      </w:r>
      <w:r w:rsidR="00104C46">
        <w:t xml:space="preserve"> ICC </w:t>
      </w:r>
      <w:r w:rsidR="004E0056">
        <w:t>scores</w:t>
      </w:r>
      <w:r w:rsidR="00104C46">
        <w:t xml:space="preserve"> </w:t>
      </w:r>
      <w:r w:rsidR="000941B8">
        <w:t>at every instance</w:t>
      </w:r>
      <w:r w:rsidR="004E0056">
        <w:t xml:space="preserve"> </w:t>
      </w:r>
      <w:r w:rsidR="00D87AE5">
        <w:t>with scores</w:t>
      </w:r>
      <w:r w:rsidR="000941B8">
        <w:t xml:space="preserve"> </w:t>
      </w:r>
      <w:r w:rsidR="00877A53">
        <w:t>between</w:t>
      </w:r>
      <w:r w:rsidR="000941B8">
        <w:t xml:space="preserve"> </w:t>
      </w:r>
      <w:r w:rsidR="004E0056">
        <w:t>0.829 (</w:t>
      </w:r>
      <w:r w:rsidR="00970799">
        <w:t xml:space="preserve">95% CI </w:t>
      </w:r>
      <w:r w:rsidR="004E0056">
        <w:t xml:space="preserve">0.730, 0.896) </w:t>
      </w:r>
      <w:r w:rsidR="00877A53">
        <w:t xml:space="preserve">(Ethiopia </w:t>
      </w:r>
      <w:r w:rsidR="004E0056">
        <w:t xml:space="preserve">team 1 at </w:t>
      </w:r>
      <w:r w:rsidR="008A1A17">
        <w:t>4-week follow-up</w:t>
      </w:r>
      <w:r w:rsidR="004E0056">
        <w:t>) and 0.992</w:t>
      </w:r>
      <w:r w:rsidR="00DA37BE">
        <w:t xml:space="preserve"> </w:t>
      </w:r>
      <w:r w:rsidR="004E0056">
        <w:t>(</w:t>
      </w:r>
      <w:r w:rsidR="00970799">
        <w:t xml:space="preserve">95% CI </w:t>
      </w:r>
      <w:r w:rsidR="004E0056">
        <w:t>0.989, 0.995)</w:t>
      </w:r>
      <w:r w:rsidR="00DA37BE">
        <w:t xml:space="preserve"> (Bangladesh team 1 at </w:t>
      </w:r>
      <w:r w:rsidR="008A1A17">
        <w:t>24-week follow-up</w:t>
      </w:r>
      <w:r w:rsidR="00DA37BE">
        <w:t>)</w:t>
      </w:r>
      <w:r w:rsidR="00FF0BC8">
        <w:t>.</w:t>
      </w:r>
      <w:r w:rsidR="00D87AE5" w:rsidRPr="00D87AE5">
        <w:t xml:space="preserve"> </w:t>
      </w:r>
      <w:r w:rsidR="00E54925" w:rsidRPr="00E54925">
        <w:t>There were no</w:t>
      </w:r>
      <w:r w:rsidR="00E54925">
        <w:t xml:space="preserve"> significant differences in the ICC scores for each team over time (</w:t>
      </w:r>
      <w:r w:rsidR="00970799">
        <w:t xml:space="preserve">Pearson’s Chi-Square, </w:t>
      </w:r>
      <w:r w:rsidR="00E54925">
        <w:t>Bangladesh p=0.199, Ethiopia p=0.213)</w:t>
      </w:r>
      <w:r w:rsidR="00DA37BE">
        <w:t>.</w:t>
      </w:r>
      <w:r w:rsidR="008A1A17" w:rsidRPr="008A1A17">
        <w:t xml:space="preserve"> Figure </w:t>
      </w:r>
      <w:r w:rsidR="005857A0">
        <w:t>2</w:t>
      </w:r>
      <w:r w:rsidR="008A1A17" w:rsidRPr="008A1A17">
        <w:t xml:space="preserve"> plots the ICC scores for each team on a radar graph where lines closer to the rim represent more agreement between repeated measures.  </w:t>
      </w:r>
    </w:p>
    <w:p w14:paraId="457851FE" w14:textId="636E0128" w:rsidR="005857A0" w:rsidRDefault="005857A0" w:rsidP="00093F39">
      <w:pPr>
        <w:spacing w:line="480" w:lineRule="auto"/>
      </w:pPr>
      <w:r w:rsidRPr="005857A0">
        <w:t>In Bangladesh CV scores show that agreement between measures was highest among unaffected legs (range 16% - 22%) and the most variability was found in measures of severe lymphoedema (range 19% - 39%). In Ethiopia CV scores showed no distinct pattern of agreement for lymphedema stage (range 15% - 32%). CV scores for the data collection teams in each country can be seen in Figures 2a) Bangladesh and 2b) Ethiopia.</w:t>
      </w:r>
    </w:p>
    <w:p w14:paraId="4B0F5B0E" w14:textId="3B643799" w:rsidR="0032466E" w:rsidRDefault="0032466E" w:rsidP="00093F39">
      <w:pPr>
        <w:pStyle w:val="Heading2"/>
        <w:spacing w:line="480" w:lineRule="auto"/>
      </w:pPr>
      <w:r w:rsidRPr="00354DE1">
        <w:t>Discussion</w:t>
      </w:r>
    </w:p>
    <w:p w14:paraId="6E20FBB7" w14:textId="652D0692" w:rsidR="00E57949" w:rsidRDefault="00432EB4" w:rsidP="00093F39">
      <w:pPr>
        <w:spacing w:line="480" w:lineRule="auto"/>
      </w:pPr>
      <w:r>
        <w:t>The research teams in Bangladesh and Ethiopia</w:t>
      </w:r>
      <w:r w:rsidR="003E6AB5">
        <w:t xml:space="preserve"> all achieved ICC scores over 0.8 with most instances over 0.9</w:t>
      </w:r>
      <w:r w:rsidR="005857A0">
        <w:t xml:space="preserve"> </w:t>
      </w:r>
      <w:r w:rsidR="005857A0" w:rsidRPr="005857A0">
        <w:t xml:space="preserve">and this is similar to ICC scores for the same device when used at the same measurement point in healthy young people in Myanmar and Australia (range 0.906 (0.857–0.955) - 0.942 (0.910, </w:t>
      </w:r>
      <w:r w:rsidR="005857A0" w:rsidRPr="005857A0">
        <w:lastRenderedPageBreak/>
        <w:t xml:space="preserve">0.973)) </w:t>
      </w:r>
      <w:r w:rsidR="005857A0">
        <w:fldChar w:fldCharType="begin"/>
      </w:r>
      <w:r w:rsidR="006F7020">
        <w:instrText xml:space="preserve"> ADDIN EN.CITE &lt;EndNote&gt;&lt;Cite&gt;&lt;Author&gt;Douglass&lt;/Author&gt;&lt;Year&gt;2017&lt;/Year&gt;&lt;RecNum&gt;15214&lt;/RecNum&gt;&lt;DisplayText&gt;[18]&lt;/DisplayText&gt;&lt;record&gt;&lt;rec-number&gt;15214&lt;/rec-number&gt;&lt;foreign-keys&gt;&lt;key app="EN" db-id="22zdfd0xjx2etievwpbvsw5d22ttt5er9d90" timestamp="1496547672"&gt;15214&lt;/key&gt;&lt;/foreign-keys&gt;&lt;ref-type name="Journal Article"&gt;17&lt;/ref-type&gt;&lt;contributors&gt;&lt;authors&gt;&lt;author&gt;Douglass, J., Graves, P., Gordon, S.&lt;/author&gt;&lt;/authors&gt;&lt;/contributors&gt;&lt;auth-address&gt;1 Division of Tropical Medicine, James Cook University , Queensland, Australia .&amp;#xD;2 Flinders University , School of Health Sciences, Bedford Park, South Australia .&lt;/auth-address&gt;&lt;titles&gt;&lt;title&gt;Intrarater Reliability of Tonometry and Bioimpedance Spectroscopy to Measure Tissue Compressibility and Extracellular Fluid in the Legs of Healthy Young People in Australia and Myanmar&lt;/title&gt;&lt;secondary-title&gt;Lymphat Res Biol&lt;/secondary-title&gt;&lt;/titles&gt;&lt;periodical&gt;&lt;full-title&gt;Lymphat Res Biol&lt;/full-title&gt;&lt;abbr-1&gt;Lymphatic research and biology&lt;/abbr-1&gt;&lt;/periodical&gt;&lt;pages&gt;57-63&lt;/pages&gt;&lt;volume&gt;15&lt;/volume&gt;&lt;number&gt;1&lt;/number&gt;&lt;dates&gt;&lt;year&gt;2017&lt;/year&gt;&lt;pub-dates&gt;&lt;date&gt;Mar&lt;/date&gt;&lt;/pub-dates&gt;&lt;/dates&gt;&lt;isbn&gt;1557-8585 (Electronic)&amp;#xD;1539-6851 (Linking)&lt;/isbn&gt;&lt;accession-num&gt;27673568&lt;/accession-num&gt;&lt;urls&gt;&lt;related-urls&gt;&lt;url&gt;https://www.ncbi.nlm.nih.gov/pubmed/27673568&lt;/url&gt;&lt;url&gt;http://online.liebertpub.com/doi/abs/10.1089/lrb.2016.0021?url_ver=Z39.88-2003&amp;amp;rfr_id=ori%3Arid%3Acrossref.org&amp;amp;rfr_dat=cr_pub%3Dpubmed&amp;amp;&lt;/url&gt;&lt;url&gt;http://online.liebertpub.com/doi/abs/10.1089/lrb.2016.0021?url_ver=Z39.88-2003&amp;amp;rfr_id=ori%3Arid%3Acrossref.org&amp;amp;rfr_dat=cr_pub%3Dpubmed&lt;/url&gt;&lt;/related-urls&gt;&lt;/urls&gt;&lt;electronic-resource-num&gt;10.1089/lrb.2016.0021&lt;/electronic-resource-num&gt;&lt;/record&gt;&lt;/Cite&gt;&lt;/EndNote&gt;</w:instrText>
      </w:r>
      <w:r w:rsidR="005857A0">
        <w:fldChar w:fldCharType="separate"/>
      </w:r>
      <w:r w:rsidR="005857A0">
        <w:rPr>
          <w:noProof/>
        </w:rPr>
        <w:t>[18]</w:t>
      </w:r>
      <w:r w:rsidR="005857A0">
        <w:fldChar w:fldCharType="end"/>
      </w:r>
      <w:r w:rsidR="005857A0" w:rsidRPr="005857A0">
        <w:t xml:space="preserve">. The CV scores were higher than the first published report on the same device by Pallotta, et al. </w:t>
      </w:r>
      <w:r w:rsidR="00E57949">
        <w:fldChar w:fldCharType="begin"/>
      </w:r>
      <w:r w:rsidR="006F7020">
        <w:instrText xml:space="preserve"> ADDIN EN.CITE &lt;EndNote&gt;&lt;Cite&gt;&lt;Author&gt;Pallotta&lt;/Author&gt;&lt;Year&gt;2011&lt;/Year&gt;&lt;RecNum&gt;14473&lt;/RecNum&gt;&lt;DisplayText&gt;[16]&lt;/DisplayText&gt;&lt;record&gt;&lt;rec-number&gt;14473&lt;/rec-number&gt;&lt;foreign-keys&gt;&lt;key app="EN" db-id="22zdfd0xjx2etievwpbvsw5d22ttt5er9d90" timestamp="1453688919"&gt;14473&lt;/key&gt;&lt;/foreign-keys&gt;&lt;ref-type name="Journal Article"&gt;17&lt;/ref-type&gt;&lt;contributors&gt;&lt;authors&gt;&lt;author&gt;Pallotta, O., McEwen, M., Tilley, S., Wonders, T., Waters, M., Piller, N.&lt;/author&gt;&lt;/authors&gt;&lt;/contributors&gt;&lt;titles&gt;&lt;title&gt;A new way to assess superficial changes to lymphoedema&lt;/title&gt;&lt;secondary-title&gt;Journal of Lymphoedema&lt;/secondary-title&gt;&lt;/titles&gt;&lt;periodical&gt;&lt;full-title&gt;Journal of Lymphoedema&lt;/full-title&gt;&lt;/periodical&gt;&lt;volume&gt;6&lt;/volume&gt;&lt;number&gt;2&lt;/number&gt;&lt;dates&gt;&lt;year&gt;2011&lt;/year&gt;&lt;/dates&gt;&lt;isbn&gt;1750-7235&lt;/isbn&gt;&lt;urls&gt;&lt;/urls&gt;&lt;/record&gt;&lt;/Cite&gt;&lt;/EndNote&gt;</w:instrText>
      </w:r>
      <w:r w:rsidR="00E57949">
        <w:fldChar w:fldCharType="separate"/>
      </w:r>
      <w:r w:rsidR="00E57949">
        <w:rPr>
          <w:noProof/>
        </w:rPr>
        <w:t>[16]</w:t>
      </w:r>
      <w:r w:rsidR="00E57949">
        <w:fldChar w:fldCharType="end"/>
      </w:r>
      <w:r w:rsidR="00E57949">
        <w:t xml:space="preserve"> </w:t>
      </w:r>
      <w:r w:rsidR="005857A0" w:rsidRPr="005857A0">
        <w:t xml:space="preserve">on BCRL lymphedema of the arm (range 7%-16%) but this study did not report on the stage of lymphedema. A further study by the same authors reported CV values of between 26% - 31% on moderate to severe arm lymphedema </w:t>
      </w:r>
      <w:r w:rsidR="00E57949">
        <w:t xml:space="preserve"> </w:t>
      </w:r>
      <w:r w:rsidR="00E57949">
        <w:fldChar w:fldCharType="begin"/>
      </w:r>
      <w:r w:rsidR="006F7020">
        <w:instrText xml:space="preserve"> ADDIN EN.CITE &lt;EndNote&gt;&lt;Cite&gt;&lt;Author&gt;Vanderstelt&lt;/Author&gt;&lt;Year&gt;2015&lt;/Year&gt;&lt;RecNum&gt;14474&lt;/RecNum&gt;&lt;DisplayText&gt;[17]&lt;/DisplayText&gt;&lt;record&gt;&lt;rec-number&gt;14474&lt;/rec-number&gt;&lt;foreign-keys&gt;&lt;key app="EN" db-id="22zdfd0xjx2etievwpbvsw5d22ttt5er9d90" timestamp="1453689066"&gt;14474&lt;/key&gt;&lt;key app="ENWeb" db-id=""&gt;0&lt;/key&gt;&lt;/foreign-keys&gt;&lt;ref-type name="Journal Article"&gt;17&lt;/ref-type&gt;&lt;contributors&gt;&lt;authors&gt;&lt;author&gt;Vanderstelt, S., Pallotta, O.J., McEwen, M., Ullah, S., Burrow, L.., Piller, N.&lt;/author&gt;&lt;/authors&gt;&lt;/contributors&gt;&lt;auth-address&gt;1 Lymphedema Research Unit, Department of Surgery, Flinders University , Adelaide, Australia .&amp;#xD;2 Department of Biomedical Engineering, South Australian Biomedical Engineering Service, Flinders Medical Centre , Adelaide, Australia .&amp;#xD;3 Flinders Centre for Epidemiology and Biostatistics, School of Medicine, Flinders University , Adelaide, Australia .&lt;/auth-address&gt;&lt;titles&gt;&lt;title&gt;Indurometer vs. Tonometer: Is the Indurometer Currently Able to Replace and Improve Upon the Tonometer?&lt;/title&gt;&lt;secondary-title&gt;Lymphat Res Biol&lt;/secondary-title&gt;&lt;/titles&gt;&lt;periodical&gt;&lt;full-title&gt;Lymphat Res Biol&lt;/full-title&gt;&lt;abbr-1&gt;Lymphatic research and biology&lt;/abbr-1&gt;&lt;/periodical&gt;&lt;pages&gt;131-6&lt;/pages&gt;&lt;volume&gt;13&lt;/volume&gt;&lt;number&gt;2&lt;/number&gt;&lt;dates&gt;&lt;year&gt;2015&lt;/year&gt;&lt;pub-dates&gt;&lt;date&gt;Jun&lt;/date&gt;&lt;/pub-dates&gt;&lt;/dates&gt;&lt;isbn&gt;1557-8585 (Electronic)&amp;#xD;1539-6851 (Linking)&lt;/isbn&gt;&lt;accession-num&gt;26091409&lt;/accession-num&gt;&lt;urls&gt;&lt;related-urls&gt;&lt;url&gt;http://www.ncbi.nlm.nih.gov/pubmed/26091409&lt;/url&gt;&lt;/related-urls&gt;&lt;/urls&gt;&lt;electronic-resource-num&gt;10.1089/lrb.2014.0016&lt;/electronic-resource-num&gt;&lt;/record&gt;&lt;/Cite&gt;&lt;/EndNote&gt;</w:instrText>
      </w:r>
      <w:r w:rsidR="00E57949">
        <w:fldChar w:fldCharType="separate"/>
      </w:r>
      <w:r w:rsidR="00E57949">
        <w:rPr>
          <w:noProof/>
        </w:rPr>
        <w:t>[17]</w:t>
      </w:r>
      <w:r w:rsidR="00E57949">
        <w:fldChar w:fldCharType="end"/>
      </w:r>
      <w:r w:rsidR="005857A0" w:rsidRPr="005857A0">
        <w:t xml:space="preserve"> which are similar to the CV scores reported here for moderate to severe leg lymphedema</w:t>
      </w:r>
      <w:r w:rsidR="003E6AB5">
        <w:t xml:space="preserve">. </w:t>
      </w:r>
    </w:p>
    <w:p w14:paraId="509A1915" w14:textId="03DC4A02" w:rsidR="00C962B4" w:rsidRDefault="003E6AB5" w:rsidP="00093F39">
      <w:pPr>
        <w:spacing w:line="480" w:lineRule="auto"/>
      </w:pPr>
      <w:r>
        <w:t xml:space="preserve">Three previous studies </w:t>
      </w:r>
      <w:r w:rsidR="00E57949">
        <w:t xml:space="preserve">also </w:t>
      </w:r>
      <w:r>
        <w:t xml:space="preserve">compared reliability of the Indurometer with a mechanical tonometer and all found the mechanical device had less variability than the new digital version </w:t>
      </w:r>
      <w:r>
        <w:fldChar w:fldCharType="begin">
          <w:fldData xml:space="preserve">PEVuZE5vdGU+PENpdGU+PEF1dGhvcj5WYW5kZXJzdGVsdDwvQXV0aG9yPjxZZWFyPjIwMTU8L1ll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</w:fldData>
        </w:fldChar>
      </w:r>
      <w:r w:rsidR="006F7020">
        <w:instrText xml:space="preserve"> ADDIN EN.CITE </w:instrText>
      </w:r>
      <w:r w:rsidR="006F7020">
        <w:fldChar w:fldCharType="begin">
          <w:fldData xml:space="preserve">PEVuZE5vdGU+PENpdGU+PEF1dGhvcj5WYW5kZXJzdGVsdDwvQXV0aG9yPjxZZWFyPjIwMTU8L1ll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</w:fldData>
        </w:fldChar>
      </w:r>
      <w:r w:rsidR="006F7020">
        <w:instrText xml:space="preserve"> ADDIN EN.CITE.DATA </w:instrText>
      </w:r>
      <w:r w:rsidR="006F7020">
        <w:fldChar w:fldCharType="end"/>
      </w:r>
      <w:r>
        <w:fldChar w:fldCharType="separate"/>
      </w:r>
      <w:r w:rsidR="00563A82">
        <w:rPr>
          <w:noProof/>
        </w:rPr>
        <w:t>[13, 16-18]</w:t>
      </w:r>
      <w:r>
        <w:fldChar w:fldCharType="end"/>
      </w:r>
      <w:r w:rsidR="009B4AFD">
        <w:t>, however t</w:t>
      </w:r>
      <w:r w:rsidR="00DA37BE">
        <w:t xml:space="preserve">he </w:t>
      </w:r>
      <w:r>
        <w:t xml:space="preserve">mechanical </w:t>
      </w:r>
      <w:r w:rsidR="00DA37BE">
        <w:t>tonometer</w:t>
      </w:r>
      <w:r>
        <w:t xml:space="preserve"> had some operational limitations</w:t>
      </w:r>
      <w:r w:rsidR="00D314D0">
        <w:t xml:space="preserve"> and is no longer available</w:t>
      </w:r>
      <w:r>
        <w:t xml:space="preserve">. </w:t>
      </w:r>
      <w:proofErr w:type="gramStart"/>
      <w:r>
        <w:t>In particular the</w:t>
      </w:r>
      <w:proofErr w:type="gramEnd"/>
      <w:r>
        <w:t xml:space="preserve"> load </w:t>
      </w:r>
      <w:r w:rsidR="009B4AFD">
        <w:t>wa</w:t>
      </w:r>
      <w:r>
        <w:t>s applied to the indenter using gravity, so any small deviation from holding the device upright affect</w:t>
      </w:r>
      <w:r w:rsidR="00EF7391">
        <w:t>ed</w:t>
      </w:r>
      <w:r>
        <w:t xml:space="preserve"> the accuracy of the measure. </w:t>
      </w:r>
      <w:r w:rsidR="00D314D0">
        <w:t>Additionally,</w:t>
      </w:r>
      <w:r>
        <w:t xml:space="preserve"> the result had to be read </w:t>
      </w:r>
      <w:r w:rsidR="009B4AFD">
        <w:t xml:space="preserve">from two analogue dials </w:t>
      </w:r>
      <w:r>
        <w:t xml:space="preserve">with the device still in place. </w:t>
      </w:r>
      <w:r w:rsidR="00D314D0">
        <w:t xml:space="preserve">When using the Indurometer, the operator applies the load and a force sensor detects when the equivalent to 200-g has be attained, the measure is captured and displayed on the LED screen. This means the device can be used at any angle and the operator can remove the device from the skin to easily read the score. </w:t>
      </w:r>
    </w:p>
    <w:p w14:paraId="0594C9EC" w14:textId="3DE9F09D" w:rsidR="00B35E13" w:rsidRDefault="00FC3D5D" w:rsidP="00093F39">
      <w:pPr>
        <w:spacing w:line="480" w:lineRule="auto"/>
      </w:pPr>
      <w:r>
        <w:t>There have been no large-scale studies to establish normative ranges for tissue t</w:t>
      </w:r>
      <w:r w:rsidR="00431995">
        <w:t>onometry</w:t>
      </w:r>
      <w:r>
        <w:t xml:space="preserve"> scores</w:t>
      </w:r>
      <w:r w:rsidR="00DA37BE">
        <w:t xml:space="preserve"> and</w:t>
      </w:r>
      <w:r w:rsidR="00E57949">
        <w:t xml:space="preserve"> assessment of</w:t>
      </w:r>
      <w:r>
        <w:t xml:space="preserve"> tissue compressibility is best used to compare </w:t>
      </w:r>
      <w:r w:rsidR="00F0501C">
        <w:t xml:space="preserve">between limb differences or </w:t>
      </w:r>
      <w:r>
        <w:t>within-person changes over time</w:t>
      </w:r>
      <w:r w:rsidR="00EF7391">
        <w:t>,</w:t>
      </w:r>
      <w:r>
        <w:t xml:space="preserve"> rather than determining deviation from a ‘norm’. </w:t>
      </w:r>
      <w:r w:rsidR="00F0501C">
        <w:t xml:space="preserve">A previous study which collected </w:t>
      </w:r>
      <w:r w:rsidR="00DA37BE">
        <w:t>tonometry</w:t>
      </w:r>
      <w:r w:rsidR="00F0501C">
        <w:t xml:space="preserve"> measures at the anterior and posterior thigh </w:t>
      </w:r>
      <w:r w:rsidR="00B35E13">
        <w:t>and</w:t>
      </w:r>
      <w:r w:rsidR="00F0501C">
        <w:t xml:space="preserve"> </w:t>
      </w:r>
      <w:r w:rsidR="009B4AFD">
        <w:t>at mid-calf</w:t>
      </w:r>
      <w:r w:rsidR="00B35E13">
        <w:t>, and which compared three</w:t>
      </w:r>
      <w:r w:rsidR="00DA37BE">
        <w:t xml:space="preserve"> difference </w:t>
      </w:r>
      <w:r w:rsidR="00B35E13">
        <w:t>tonometers</w:t>
      </w:r>
      <w:r w:rsidR="009B4AFD">
        <w:t>,</w:t>
      </w:r>
      <w:r w:rsidR="00DA37BE">
        <w:t xml:space="preserve"> </w:t>
      </w:r>
      <w:r w:rsidR="00F0501C">
        <w:t xml:space="preserve">showed that </w:t>
      </w:r>
      <w:r w:rsidR="00DA37BE">
        <w:t>variability in repeated scores was greate</w:t>
      </w:r>
      <w:r w:rsidR="00E57949">
        <w:t xml:space="preserve">st </w:t>
      </w:r>
      <w:r w:rsidR="00DA37BE">
        <w:t>at the anterior thigh and le</w:t>
      </w:r>
      <w:r w:rsidR="00E57949">
        <w:t>ast</w:t>
      </w:r>
      <w:r w:rsidR="00DA37BE">
        <w:t xml:space="preserve"> </w:t>
      </w:r>
      <w:r w:rsidR="00B35E13">
        <w:t xml:space="preserve">so </w:t>
      </w:r>
      <w:r w:rsidR="00DA37BE">
        <w:t>at the mid-calf</w:t>
      </w:r>
      <w:r w:rsidR="00B35E13">
        <w:t xml:space="preserve"> </w:t>
      </w:r>
      <w:r w:rsidR="00EF7391">
        <w:t xml:space="preserve">for all devices </w:t>
      </w:r>
      <w:r w:rsidR="00B35E13">
        <w:fldChar w:fldCharType="begin"/>
      </w:r>
      <w:r w:rsidR="006F7020">
        <w:instrText xml:space="preserve"> ADDIN EN.CITE &lt;EndNote&gt;&lt;Cite&gt;&lt;Author&gt;Douglass&lt;/Author&gt;&lt;Year&gt;2017&lt;/Year&gt;&lt;RecNum&gt;15214&lt;/RecNum&gt;&lt;DisplayText&gt;[18]&lt;/DisplayText&gt;&lt;record&gt;&lt;rec-number&gt;15214&lt;/rec-number&gt;&lt;foreign-keys&gt;&lt;key app="EN" db-id="22zdfd0xjx2etievwpbvsw5d22ttt5er9d90" timestamp="1496547672"&gt;15214&lt;/key&gt;&lt;/foreign-keys&gt;&lt;ref-type name="Journal Article"&gt;17&lt;/ref-type&gt;&lt;contributors&gt;&lt;authors&gt;&lt;author&gt;Douglass, J., Graves, P., Gordon, S.&lt;/author&gt;&lt;/authors&gt;&lt;/contributors&gt;&lt;auth-address&gt;1 Division of Tropical Medicine, James Cook University , Queensland, Australia .&amp;#xD;2 Flinders University , School of Health Sciences, Bedford Park, South Australia .&lt;/auth-address&gt;&lt;titles&gt;&lt;title&gt;Intrarater Reliability of Tonometry and Bioimpedance Spectroscopy to Measure Tissue Compressibility and Extracellular Fluid in the Legs of Healthy Young People in Australia and Myanmar&lt;/title&gt;&lt;secondary-title&gt;Lymphat Res Biol&lt;/secondary-title&gt;&lt;/titles&gt;&lt;periodical&gt;&lt;full-title&gt;Lymphat Res Biol&lt;/full-title&gt;&lt;abbr-1&gt;Lymphatic research and biology&lt;/abbr-1&gt;&lt;/periodical&gt;&lt;pages&gt;57-63&lt;/pages&gt;&lt;volume&gt;15&lt;/volume&gt;&lt;number&gt;1&lt;/number&gt;&lt;dates&gt;&lt;year&gt;2017&lt;/year&gt;&lt;pub-dates&gt;&lt;date&gt;Mar&lt;/date&gt;&lt;/pub-dates&gt;&lt;/dates&gt;&lt;isbn&gt;1557-8585 (Electronic)&amp;#xD;1539-6851 (Linking)&lt;/isbn&gt;&lt;accession-num&gt;27673568&lt;/accession-num&gt;&lt;urls&gt;&lt;related-urls&gt;&lt;url&gt;https://www.ncbi.nlm.nih.gov/pubmed/27673568&lt;/url&gt;&lt;url&gt;http://online.liebertpub.com/doi/abs/10.1089/lrb.2016.0021?url_ver=Z39.88-2003&amp;amp;rfr_id=ori%3Arid%3Acrossref.org&amp;amp;rfr_dat=cr_pub%3Dpubmed&amp;amp;&lt;/url&gt;&lt;url&gt;http://online.liebertpub.com/doi/abs/10.1089/lrb.2016.0021?url_ver=Z39.88-2003&amp;amp;rfr_id=ori%3Arid%3Acrossref.org&amp;amp;rfr_dat=cr_pub%3Dpubmed&lt;/url&gt;&lt;/related-urls&gt;&lt;/urls&gt;&lt;electronic-resource-num&gt;10.1089/lrb.2016.0021&lt;/electronic-resource-num&gt;&lt;/record&gt;&lt;/Cite&gt;&lt;/EndNote&gt;</w:instrText>
      </w:r>
      <w:r w:rsidR="00B35E13">
        <w:fldChar w:fldCharType="separate"/>
      </w:r>
      <w:r w:rsidR="00563A82">
        <w:rPr>
          <w:noProof/>
        </w:rPr>
        <w:t>[18]</w:t>
      </w:r>
      <w:r w:rsidR="00B35E13">
        <w:fldChar w:fldCharType="end"/>
      </w:r>
      <w:r w:rsidR="00DA37BE">
        <w:t xml:space="preserve">. </w:t>
      </w:r>
      <w:r w:rsidR="00F0501C" w:rsidRPr="0045005F">
        <w:t>Th</w:t>
      </w:r>
      <w:r w:rsidR="00B35E13">
        <w:t xml:space="preserve">is may be due to </w:t>
      </w:r>
      <w:r w:rsidR="009B4AFD">
        <w:t xml:space="preserve">the normal </w:t>
      </w:r>
      <w:r w:rsidR="00B35E13">
        <w:t xml:space="preserve">variation in fat layers at </w:t>
      </w:r>
      <w:r w:rsidR="009B4AFD">
        <w:t>each</w:t>
      </w:r>
      <w:r w:rsidR="00B35E13">
        <w:t xml:space="preserve"> site. </w:t>
      </w:r>
      <w:r w:rsidR="00DA37BE">
        <w:t>The mid-point of the calf lies over</w:t>
      </w:r>
      <w:r w:rsidR="00F0501C" w:rsidRPr="0045005F">
        <w:t xml:space="preserve"> a musculotendinous junction and </w:t>
      </w:r>
      <w:r w:rsidR="00B35E13">
        <w:t>generally has less fat than the thigh, so this measurement point may be less affected by changes in overall body fat over time</w:t>
      </w:r>
      <w:r w:rsidR="009B4AFD">
        <w:t xml:space="preserve"> and more sensitive to small changes in tissue composition</w:t>
      </w:r>
      <w:r w:rsidR="00B35E13">
        <w:t xml:space="preserve"> </w:t>
      </w:r>
      <w:r w:rsidR="00B35E13">
        <w:fldChar w:fldCharType="begin"/>
      </w:r>
      <w:r w:rsidR="006F7020">
        <w:instrText xml:space="preserve"> ADDIN EN.CITE &lt;EndNote&gt;&lt;Cite&gt;&lt;Author&gt;Douglass&lt;/Author&gt;&lt;Year&gt;2018&lt;/Year&gt;&lt;RecNum&gt;15611&lt;/RecNum&gt;&lt;DisplayText&gt;[20]&lt;/DisplayText&gt;&lt;record&gt;&lt;rec-number&gt;15611&lt;/rec-number&gt;&lt;foreign-keys&gt;&lt;key app="EN" db-id="22zdfd0xjx2etievwpbvsw5d22ttt5er9d90" timestamp="1530931591"&gt;15611&lt;/key&gt;&lt;/foreign-keys&gt;&lt;ref-type name="Journal Article"&gt;17&lt;/ref-type&gt;&lt;contributors&gt;&lt;authors&gt;&lt;author&gt;Douglass, J., Graves, P., Gordon, S.&lt;/author&gt;&lt;/authors&gt;&lt;/contributors&gt;&lt;auth-address&gt;1 Division of Tropical Health and Medicine, James Cook University , Townsville, Queensland, Australia .&amp;#xD;2 Division of Tropical Health and Medicine, James Cook University , Cairns, Queensland, Australia .&amp;#xD;3 College of Nursing and Health Sciences, Flinders University , Adelaide, South Australia, Australia .&amp;#xD;4 College of Health Care Sciences, James Cook University , Townsville, Queensland, Australia .&lt;/auth-address&gt;&lt;titles&gt;&lt;title&gt;Moderating Factors in Tissue Tonometry and Bioimpedance Spectroscopy Measures in the Lower Extremity of Healthy Young People in Australia and Myanmar&lt;/title&gt;&lt;secondary-title&gt;Lymphat Res Biol&lt;/secondary-title&gt;&lt;alt-title&gt;Lymphatic research and biology&lt;/alt-title&gt;&lt;/titles&gt;&lt;periodical&gt;&lt;full-title&gt;Lymphat Res Biol&lt;/full-title&gt;&lt;abbr-1&gt;Lymphatic research and biology&lt;/abbr-1&gt;&lt;/periodical&gt;&lt;alt-periodical&gt;&lt;full-title&gt;Lymphat Res Biol&lt;/full-title&gt;&lt;abbr-1&gt;Lymphatic research and biology&lt;/abbr-1&gt;&lt;/alt-periodical&gt;&lt;pages&gt;309-316&lt;/pages&gt;&lt;volume&gt;16&lt;/volume&gt;&lt;number&gt;3&lt;/number&gt;&lt;edition&gt;2017/12/12&lt;/edition&gt;&lt;keywords&gt;&lt;keyword&gt;body composition&lt;/keyword&gt;&lt;keyword&gt;electric impedance&lt;/keyword&gt;&lt;keyword&gt;geographic factor&lt;/keyword&gt;&lt;keyword&gt;lower extremity&lt;/keyword&gt;&lt;keyword&gt;tonometry methods&lt;/keyword&gt;&lt;/keywords&gt;&lt;dates&gt;&lt;year&gt;2018&lt;/year&gt;&lt;pub-dates&gt;&lt;date&gt;Jun&lt;/date&gt;&lt;/pub-dates&gt;&lt;/dates&gt;&lt;isbn&gt;1539-6851&lt;/isbn&gt;&lt;accession-num&gt;29227197&lt;/accession-num&gt;&lt;urls&gt;&lt;/urls&gt;&lt;electronic-resource-num&gt;10.1089/lrb.2017.0057&lt;/electronic-resource-num&gt;&lt;remote-database-provider&gt;NLM&lt;/remote-database-provider&gt;&lt;language&gt;eng&lt;/language&gt;&lt;/record&gt;&lt;/Cite&gt;&lt;/EndNote&gt;</w:instrText>
      </w:r>
      <w:r w:rsidR="00B35E13">
        <w:fldChar w:fldCharType="separate"/>
      </w:r>
      <w:r w:rsidR="00563A82">
        <w:rPr>
          <w:noProof/>
        </w:rPr>
        <w:t>[20]</w:t>
      </w:r>
      <w:r w:rsidR="00B35E13">
        <w:fldChar w:fldCharType="end"/>
      </w:r>
      <w:r w:rsidR="00B35E13">
        <w:t>.</w:t>
      </w:r>
      <w:r w:rsidR="00F0501C" w:rsidRPr="0045005F">
        <w:t xml:space="preserve"> The Indurometer </w:t>
      </w:r>
      <w:r w:rsidR="00B35E13">
        <w:t>was able to</w:t>
      </w:r>
      <w:r w:rsidR="00F0501C" w:rsidRPr="0045005F">
        <w:t xml:space="preserve"> detected covert lymphatic dysfunction at </w:t>
      </w:r>
      <w:r w:rsidR="00EF7391">
        <w:t>mid-calf</w:t>
      </w:r>
      <w:r w:rsidR="00F0501C" w:rsidRPr="0045005F">
        <w:t xml:space="preserve"> in young people infected with </w:t>
      </w:r>
      <w:r w:rsidR="00CC649C">
        <w:t>LF</w:t>
      </w:r>
      <w:r w:rsidR="00F0501C" w:rsidRPr="0045005F">
        <w:t xml:space="preserve"> in Myanmar</w:t>
      </w:r>
      <w:r w:rsidR="00B35E13">
        <w:t xml:space="preserve"> but did not detect significant differences at the thigh points </w:t>
      </w:r>
      <w:r w:rsidR="00375137">
        <w:fldChar w:fldCharType="begin"/>
      </w:r>
      <w:r w:rsidR="006F7020">
        <w:instrText xml:space="preserve"> ADDIN EN.CITE &lt;EndNote&gt;&lt;Cite&gt;&lt;Author&gt;Douglass&lt;/Author&gt;&lt;Year&gt;2017&lt;/Year&gt;&lt;RecNum&gt;15260&lt;/RecNum&gt;&lt;DisplayText&gt;[19]&lt;/DisplayText&gt;&lt;record&gt;&lt;rec-number&gt;15260&lt;/rec-number&gt;&lt;foreign-keys&gt;&lt;key app="EN" db-id="22zdfd0xjx2etievwpbvsw5d22ttt5er9d90" timestamp="1507016477"&gt;15260&lt;/key&gt;&lt;/foreign-keys&gt;&lt;ref-type name="Journal Article"&gt;17&lt;/ref-type&gt;&lt;contributors&gt;&lt;authors&gt;&lt;author&gt;Douglass, J., Graves, P., Lindsay, D., Becker, L.., Roineau, M., Masson, J., Aye, N.N., Win, S.S., Wai, T., Win, Y.Y., Gordon, S.J.&lt;/author&gt;&lt;/authors&gt;&lt;/contributors&gt;&lt;titles&gt;&lt;title&gt;Lymphatic Filariasis Increases Tissue Compressibility and Extracellular Fluid in Lower Limbs of Asymptomatic Young People in Central Myanmar&lt;/title&gt;&lt;secondary-title&gt;Tropical Medicine and Infectious Disease&lt;/secondary-title&gt;&lt;/titles&gt;&lt;periodical&gt;&lt;full-title&gt;Tropical Medicine and Infectious Disease&lt;/full-title&gt;&lt;/periodical&gt;&lt;pages&gt;50&lt;/pages&gt;&lt;volume&gt;2&lt;/volume&gt;&lt;number&gt;4&lt;/number&gt;&lt;dates&gt;&lt;year&gt;2017&lt;/year&gt;&lt;/dates&gt;&lt;urls&gt;&lt;/urls&gt;&lt;electronic-resource-num&gt;doi:10.3390/tropicalmed2040050&lt;/electronic-resource-num&gt;&lt;/record&gt;&lt;/Cite&gt;&lt;/EndNote&gt;</w:instrText>
      </w:r>
      <w:r w:rsidR="00375137">
        <w:fldChar w:fldCharType="separate"/>
      </w:r>
      <w:r w:rsidR="00563A82">
        <w:rPr>
          <w:noProof/>
        </w:rPr>
        <w:t>[19]</w:t>
      </w:r>
      <w:r w:rsidR="00375137">
        <w:fldChar w:fldCharType="end"/>
      </w:r>
      <w:r w:rsidR="00B35E13">
        <w:t>.</w:t>
      </w:r>
    </w:p>
    <w:p w14:paraId="02EC0F67" w14:textId="1CE694D8" w:rsidR="00E57949" w:rsidRDefault="00FC3D5D" w:rsidP="00E57949">
      <w:pPr>
        <w:spacing w:line="480" w:lineRule="auto"/>
      </w:pPr>
      <w:r>
        <w:lastRenderedPageBreak/>
        <w:t>In lymphedema</w:t>
      </w:r>
      <w:r w:rsidR="00F0501C">
        <w:t xml:space="preserve">, tissue compressibility </w:t>
      </w:r>
      <w:r w:rsidR="00D269D9">
        <w:t xml:space="preserve">scores </w:t>
      </w:r>
      <w:r>
        <w:t xml:space="preserve">should </w:t>
      </w:r>
      <w:r w:rsidR="00431995">
        <w:t xml:space="preserve">be interpreted </w:t>
      </w:r>
      <w:r w:rsidR="00E57949">
        <w:t xml:space="preserve">in conjunction with </w:t>
      </w:r>
      <w:r w:rsidR="00431995">
        <w:t xml:space="preserve">other objective assessments such as </w:t>
      </w:r>
      <w:r w:rsidR="004B589B">
        <w:t>lymphedema</w:t>
      </w:r>
      <w:r w:rsidR="00431995">
        <w:t xml:space="preserve"> stage.</w:t>
      </w:r>
      <w:r w:rsidR="00C84695">
        <w:t xml:space="preserve"> In the</w:t>
      </w:r>
      <w:r>
        <w:t xml:space="preserve"> very</w:t>
      </w:r>
      <w:r w:rsidR="00C84695">
        <w:t xml:space="preserve"> early fluid-rich stage</w:t>
      </w:r>
      <w:r w:rsidR="00F0501C">
        <w:t>s</w:t>
      </w:r>
      <w:r w:rsidR="00C84695">
        <w:t>, the tissue is soft and easily compressible</w:t>
      </w:r>
      <w:r w:rsidR="00431995">
        <w:t xml:space="preserve"> and </w:t>
      </w:r>
      <w:r w:rsidR="00D314D0">
        <w:t>tonometry</w:t>
      </w:r>
      <w:r w:rsidR="00431995">
        <w:t xml:space="preserve"> scores will </w:t>
      </w:r>
      <w:r w:rsidR="00F0501C">
        <w:t>be high</w:t>
      </w:r>
      <w:r w:rsidR="00D314D0">
        <w:t>.</w:t>
      </w:r>
      <w:r>
        <w:t xml:space="preserve"> </w:t>
      </w:r>
      <w:r w:rsidR="00375137">
        <w:t>In the middles stages the</w:t>
      </w:r>
      <w:r w:rsidR="006156C8" w:rsidRPr="006156C8">
        <w:t xml:space="preserve"> gradual build-up of fibrous tissues makes the </w:t>
      </w:r>
      <w:r>
        <w:t>tissue</w:t>
      </w:r>
      <w:r w:rsidR="006156C8" w:rsidRPr="006156C8">
        <w:t xml:space="preserve"> feel stiff and immobile. Adipose cells may also respond by accumulating and proliferating, and this fatty induration gives the tissue a spongy quality which rebounds immediately after compression</w:t>
      </w:r>
      <w:r>
        <w:t>.</w:t>
      </w:r>
      <w:r w:rsidR="00375137">
        <w:t xml:space="preserve"> In later stages, hyperkeratosis and sclerosis</w:t>
      </w:r>
      <w:r w:rsidR="00F0501C">
        <w:t xml:space="preserve"> of the skin will </w:t>
      </w:r>
      <w:r w:rsidR="00375137">
        <w:t>increase</w:t>
      </w:r>
      <w:r w:rsidR="00F0501C">
        <w:t xml:space="preserve"> tissue stiffness</w:t>
      </w:r>
      <w:r w:rsidR="00375137">
        <w:t xml:space="preserve"> further</w:t>
      </w:r>
      <w:r w:rsidR="00D269D9">
        <w:t xml:space="preserve"> </w:t>
      </w:r>
      <w:r w:rsidR="00D269D9">
        <w:fldChar w:fldCharType="begin">
          <w:fldData xml:space="preserve">PEVuZE5vdGU+PENpdGU+PEF1dGhvcj5MYXdlbmRhPC9BdXRob3I+PFllYXI+MjAwOTwvWWVhcj48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</w:fldData>
        </w:fldChar>
      </w:r>
      <w:r w:rsidR="00182E9A">
        <w:instrText xml:space="preserve"> ADDIN EN.CITE </w:instrText>
      </w:r>
      <w:r w:rsidR="00182E9A">
        <w:fldChar w:fldCharType="begin">
          <w:fldData xml:space="preserve">PEVuZE5vdGU+PENpdGU+PEF1dGhvcj5MYXdlbmRhPC9BdXRob3I+PFllYXI+MjAwOTwvWWVhcj48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</w:fldData>
        </w:fldChar>
      </w:r>
      <w:r w:rsidR="00182E9A">
        <w:instrText xml:space="preserve"> ADDIN EN.CITE.DATA </w:instrText>
      </w:r>
      <w:r w:rsidR="00182E9A">
        <w:fldChar w:fldCharType="end"/>
      </w:r>
      <w:r w:rsidR="00D269D9">
        <w:fldChar w:fldCharType="separate"/>
      </w:r>
      <w:r w:rsidR="00D269D9">
        <w:rPr>
          <w:noProof/>
        </w:rPr>
        <w:t>[4]</w:t>
      </w:r>
      <w:r w:rsidR="00D269D9">
        <w:fldChar w:fldCharType="end"/>
      </w:r>
      <w:r w:rsidR="00F0501C">
        <w:t>.</w:t>
      </w:r>
      <w:r w:rsidR="00375137">
        <w:t xml:space="preserve"> </w:t>
      </w:r>
      <w:r w:rsidR="00FC7EF7">
        <w:t>Therefore,</w:t>
      </w:r>
      <w:r w:rsidR="00D269D9">
        <w:t xml:space="preserve"> in </w:t>
      </w:r>
      <w:r w:rsidR="00375137">
        <w:t>early lymphedema</w:t>
      </w:r>
      <w:r w:rsidR="00D269D9">
        <w:t xml:space="preserve"> when the swelling is very soft higher </w:t>
      </w:r>
      <w:r w:rsidR="00FC7EF7">
        <w:t>Indurometer</w:t>
      </w:r>
      <w:r w:rsidR="00D269D9">
        <w:t xml:space="preserve"> scores</w:t>
      </w:r>
      <w:r w:rsidR="00FC7EF7">
        <w:t xml:space="preserve"> can be expected</w:t>
      </w:r>
      <w:r w:rsidR="00D269D9">
        <w:t xml:space="preserve"> and will </w:t>
      </w:r>
      <w:r w:rsidR="00FC7EF7">
        <w:t>decrease</w:t>
      </w:r>
      <w:r w:rsidR="00D269D9">
        <w:t xml:space="preserve"> </w:t>
      </w:r>
      <w:r w:rsidR="00FC7EF7">
        <w:t>if the fluid is removed.</w:t>
      </w:r>
      <w:r w:rsidR="00D269D9">
        <w:t xml:space="preserve"> In</w:t>
      </w:r>
      <w:r w:rsidR="00FC7EF7">
        <w:t xml:space="preserve"> later stages</w:t>
      </w:r>
      <w:r w:rsidR="00D269D9">
        <w:t xml:space="preserve"> </w:t>
      </w:r>
      <w:r w:rsidR="00FC7EF7">
        <w:t>whe</w:t>
      </w:r>
      <w:r w:rsidR="00E57949">
        <w:t>n</w:t>
      </w:r>
      <w:r w:rsidR="00FC7EF7">
        <w:t xml:space="preserve"> the tissue </w:t>
      </w:r>
      <w:r w:rsidR="00E57949">
        <w:t>has become</w:t>
      </w:r>
      <w:r w:rsidR="00FC7EF7">
        <w:t xml:space="preserve"> fibrotic</w:t>
      </w:r>
      <w:r w:rsidR="00E57949">
        <w:t>,</w:t>
      </w:r>
      <w:r w:rsidR="00D269D9">
        <w:t xml:space="preserve"> </w:t>
      </w:r>
      <w:r w:rsidR="00FC7EF7">
        <w:t>low</w:t>
      </w:r>
      <w:r w:rsidR="00305E51">
        <w:t>er</w:t>
      </w:r>
      <w:r w:rsidR="00FC7EF7">
        <w:t xml:space="preserve"> scores can be expected</w:t>
      </w:r>
      <w:r w:rsidR="00305E51">
        <w:t xml:space="preserve"> and if e</w:t>
      </w:r>
      <w:r w:rsidR="00FC7EF7">
        <w:t xml:space="preserve">ffective </w:t>
      </w:r>
      <w:r w:rsidR="007F0401">
        <w:t>treatment soften</w:t>
      </w:r>
      <w:r w:rsidR="00305E51">
        <w:t>s</w:t>
      </w:r>
      <w:r w:rsidR="007F0401">
        <w:t xml:space="preserve"> the tissue</w:t>
      </w:r>
      <w:r w:rsidR="00FC7EF7">
        <w:t>s</w:t>
      </w:r>
      <w:r w:rsidR="007F0401">
        <w:t xml:space="preserve"> </w:t>
      </w:r>
      <w:r w:rsidR="00305E51">
        <w:t>the</w:t>
      </w:r>
      <w:r w:rsidR="00E57949">
        <w:t>n</w:t>
      </w:r>
      <w:r w:rsidR="007F0401">
        <w:t xml:space="preserve"> Indurometer scores will increase</w:t>
      </w:r>
      <w:r w:rsidR="00375137">
        <w:t>.</w:t>
      </w:r>
      <w:r w:rsidR="00E57949">
        <w:t xml:space="preserve"> </w:t>
      </w:r>
      <w:bookmarkStart w:id="7" w:name="_Hlk20919032"/>
      <w:r w:rsidR="00E57949">
        <w:t xml:space="preserve">Any assessment of tissue compressibility or stiffness should also consider known moderating factors such as age, gender and body composition </w:t>
      </w:r>
      <w:r w:rsidR="00E57949">
        <w:fldChar w:fldCharType="begin"/>
      </w:r>
      <w:r w:rsidR="006F7020">
        <w:instrText xml:space="preserve"> ADDIN EN.CITE &lt;EndNote&gt;&lt;Cite&gt;&lt;Author&gt;Douglass&lt;/Author&gt;&lt;Year&gt;2018&lt;/Year&gt;&lt;RecNum&gt;15611&lt;/RecNum&gt;&lt;DisplayText&gt;[20]&lt;/DisplayText&gt;&lt;record&gt;&lt;rec-number&gt;15611&lt;/rec-number&gt;&lt;foreign-keys&gt;&lt;key app="EN" db-id="22zdfd0xjx2etievwpbvsw5d22ttt5er9d90" timestamp="1530931591"&gt;15611&lt;/key&gt;&lt;/foreign-keys&gt;&lt;ref-type name="Journal Article"&gt;17&lt;/ref-type&gt;&lt;contributors&gt;&lt;authors&gt;&lt;author&gt;Douglass, J., Graves, P., Gordon, S.&lt;/author&gt;&lt;/authors&gt;&lt;/contributors&gt;&lt;auth-address&gt;1 Division of Tropical Health and Medicine, James Cook University , Townsville, Queensland, Australia .&amp;#xD;2 Division of Tropical Health and Medicine, James Cook University , Cairns, Queensland, Australia .&amp;#xD;3 College of Nursing and Health Sciences, Flinders University , Adelaide, South Australia, Australia .&amp;#xD;4 College of Health Care Sciences, James Cook University , Townsville, Queensland, Australia .&lt;/auth-address&gt;&lt;titles&gt;&lt;title&gt;Moderating Factors in Tissue Tonometry and Bioimpedance Spectroscopy Measures in the Lower Extremity of Healthy Young People in Australia and Myanmar&lt;/title&gt;&lt;secondary-title&gt;Lymphat Res Biol&lt;/secondary-title&gt;&lt;alt-title&gt;Lymphatic research and biology&lt;/alt-title&gt;&lt;/titles&gt;&lt;periodical&gt;&lt;full-title&gt;Lymphat Res Biol&lt;/full-title&gt;&lt;abbr-1&gt;Lymphatic research and biology&lt;/abbr-1&gt;&lt;/periodical&gt;&lt;alt-periodical&gt;&lt;full-title&gt;Lymphat Res Biol&lt;/full-title&gt;&lt;abbr-1&gt;Lymphatic research and biology&lt;/abbr-1&gt;&lt;/alt-periodical&gt;&lt;pages&gt;309-316&lt;/pages&gt;&lt;volume&gt;16&lt;/volume&gt;&lt;number&gt;3&lt;/number&gt;&lt;edition&gt;2017/12/12&lt;/edition&gt;&lt;keywords&gt;&lt;keyword&gt;body composition&lt;/keyword&gt;&lt;keyword&gt;electric impedance&lt;/keyword&gt;&lt;keyword&gt;geographic factor&lt;/keyword&gt;&lt;keyword&gt;lower extremity&lt;/keyword&gt;&lt;keyword&gt;tonometry methods&lt;/keyword&gt;&lt;/keywords&gt;&lt;dates&gt;&lt;year&gt;2018&lt;/year&gt;&lt;pub-dates&gt;&lt;date&gt;Jun&lt;/date&gt;&lt;/pub-dates&gt;&lt;/dates&gt;&lt;isbn&gt;1539-6851&lt;/isbn&gt;&lt;accession-num&gt;29227197&lt;/accession-num&gt;&lt;urls&gt;&lt;/urls&gt;&lt;electronic-resource-num&gt;10.1089/lrb.2017.0057&lt;/electronic-resource-num&gt;&lt;remote-database-provider&gt;NLM&lt;/remote-database-provider&gt;&lt;language&gt;eng&lt;/language&gt;&lt;/record&gt;&lt;/Cite&gt;&lt;/EndNote&gt;</w:instrText>
      </w:r>
      <w:r w:rsidR="00E57949">
        <w:fldChar w:fldCharType="separate"/>
      </w:r>
      <w:r w:rsidR="00E57949">
        <w:rPr>
          <w:noProof/>
        </w:rPr>
        <w:t>[20]</w:t>
      </w:r>
      <w:r w:rsidR="00E57949">
        <w:fldChar w:fldCharType="end"/>
      </w:r>
      <w:r w:rsidR="00E57949">
        <w:t xml:space="preserve">. Mean Indurometer scores provided here have not accounted for these factors and should not </w:t>
      </w:r>
      <w:proofErr w:type="gramStart"/>
      <w:r w:rsidR="00E57949">
        <w:t>be considered to be</w:t>
      </w:r>
      <w:proofErr w:type="gramEnd"/>
      <w:r w:rsidR="00E57949">
        <w:t xml:space="preserve"> indicative of any particular stage of lymphedema. Furthermore, because three repeat measures were used for all analyses, the Indurometer scores reported here apply only to an average of three measures. It can </w:t>
      </w:r>
      <w:proofErr w:type="gramStart"/>
      <w:r w:rsidR="00E57949">
        <w:t>expected</w:t>
      </w:r>
      <w:proofErr w:type="gramEnd"/>
      <w:r w:rsidR="00E57949">
        <w:t xml:space="preserve"> that single measures will have less repeatability and using an average of two or three measures is recommended.</w:t>
      </w:r>
    </w:p>
    <w:p w14:paraId="1BAFDB0E" w14:textId="39F86C73" w:rsidR="00F83AE1" w:rsidRDefault="00E57949" w:rsidP="00093F39">
      <w:pPr>
        <w:spacing w:line="480" w:lineRule="auto"/>
      </w:pPr>
      <w:r>
        <w:t xml:space="preserve">One limitation to the study was the late arrival of the Indurometers in Bangladesh which were not available during baseline data collection. The data collection teams had some initial training in operation of the device but no field support once it was implemented at first follow up. In Ethiopia the device was available from the beginning of data collection and the teams had field support on hand at baseline and </w:t>
      </w:r>
      <w:r w:rsidR="00FB118A">
        <w:t>at the 4-week</w:t>
      </w:r>
      <w:r>
        <w:t xml:space="preserve"> follow-up.</w:t>
      </w:r>
      <w:bookmarkEnd w:id="7"/>
      <w:r>
        <w:t xml:space="preserve"> </w:t>
      </w:r>
      <w:r w:rsidR="00F0501C">
        <w:t xml:space="preserve">There were </w:t>
      </w:r>
      <w:r>
        <w:t xml:space="preserve">also </w:t>
      </w:r>
      <w:r w:rsidR="00F0501C">
        <w:t xml:space="preserve">some </w:t>
      </w:r>
      <w:r w:rsidR="00FC7EF7">
        <w:t xml:space="preserve">minor </w:t>
      </w:r>
      <w:r w:rsidR="00F0501C">
        <w:t>i</w:t>
      </w:r>
      <w:r w:rsidR="00C962B4">
        <w:t>ssue</w:t>
      </w:r>
      <w:r w:rsidR="00375137">
        <w:t>s</w:t>
      </w:r>
      <w:r w:rsidR="00C962B4">
        <w:t xml:space="preserve"> with </w:t>
      </w:r>
      <w:r w:rsidR="007F0401">
        <w:t xml:space="preserve">operation of the </w:t>
      </w:r>
      <w:r w:rsidR="00C962B4">
        <w:t>Indurometer</w:t>
      </w:r>
      <w:r w:rsidR="00375137">
        <w:t>s</w:t>
      </w:r>
      <w:r w:rsidR="00F0501C">
        <w:t xml:space="preserve"> and all teams reported episodes of multiple error messages or problems with recharging the battery. Nevertheless, the Indurometer is a very simple device to operate and c</w:t>
      </w:r>
      <w:r w:rsidR="00025F11">
        <w:t>an be used by anyone after</w:t>
      </w:r>
      <w:r w:rsidR="00F0501C">
        <w:t xml:space="preserve"> a short period of training and practice. </w:t>
      </w:r>
      <w:r w:rsidR="007F0401">
        <w:t>It has demonstrated</w:t>
      </w:r>
      <w:r w:rsidR="00F83AE1">
        <w:t xml:space="preserve"> </w:t>
      </w:r>
      <w:r w:rsidR="007F0401">
        <w:t>good to excellent reliability</w:t>
      </w:r>
      <w:r w:rsidR="00F83AE1">
        <w:t xml:space="preserve"> when used to measure </w:t>
      </w:r>
      <w:r w:rsidR="007F0401">
        <w:t>upper-limb</w:t>
      </w:r>
      <w:r w:rsidR="00F83AE1">
        <w:t xml:space="preserve"> </w:t>
      </w:r>
      <w:r w:rsidR="007F0401">
        <w:t xml:space="preserve">lymphedema, </w:t>
      </w:r>
      <w:r w:rsidR="00F83AE1">
        <w:t>the lower-limb</w:t>
      </w:r>
      <w:r w:rsidR="007F0401">
        <w:t>s of</w:t>
      </w:r>
      <w:r w:rsidR="00F83AE1">
        <w:t xml:space="preserve"> healthy young populations</w:t>
      </w:r>
      <w:r w:rsidR="007F0401">
        <w:t>,</w:t>
      </w:r>
      <w:r w:rsidR="00F83AE1">
        <w:t xml:space="preserve"> and now</w:t>
      </w:r>
      <w:r w:rsidR="00FC7EF7">
        <w:t>,</w:t>
      </w:r>
      <w:r w:rsidR="00F83AE1">
        <w:t xml:space="preserve"> in an adult population with overt LF-</w:t>
      </w:r>
      <w:r w:rsidR="00FC7EF7">
        <w:t xml:space="preserve"> or podoconiosis-</w:t>
      </w:r>
      <w:r w:rsidR="007F0401">
        <w:t>related</w:t>
      </w:r>
      <w:r w:rsidR="00F83AE1">
        <w:t xml:space="preserve"> </w:t>
      </w:r>
      <w:r w:rsidR="001C7DC5">
        <w:t xml:space="preserve">leg </w:t>
      </w:r>
      <w:r w:rsidR="00F83AE1">
        <w:lastRenderedPageBreak/>
        <w:t>lymph</w:t>
      </w:r>
      <w:r w:rsidR="007F0401">
        <w:t>e</w:t>
      </w:r>
      <w:r w:rsidR="00F83AE1">
        <w:t xml:space="preserve">dema. </w:t>
      </w:r>
      <w:r w:rsidR="007F0401">
        <w:t>The Indurometer is a useful device to assess tissue compressibility in lymphedema a</w:t>
      </w:r>
      <w:r w:rsidR="00F83AE1">
        <w:t xml:space="preserve">nd </w:t>
      </w:r>
      <w:r w:rsidR="007F0401">
        <w:t xml:space="preserve">is suitable for use in </w:t>
      </w:r>
      <w:r w:rsidR="002B1113">
        <w:t xml:space="preserve">clinical research in </w:t>
      </w:r>
      <w:r w:rsidR="007F0401">
        <w:t>multiple settings.</w:t>
      </w:r>
    </w:p>
    <w:p w14:paraId="602B4DC4" w14:textId="77777777" w:rsidR="00E54925" w:rsidRDefault="00E54925" w:rsidP="00093F39">
      <w:pPr>
        <w:pStyle w:val="Heading2"/>
        <w:spacing w:line="480" w:lineRule="auto"/>
      </w:pPr>
      <w:r w:rsidRPr="00734BBF">
        <w:t>Conclusions</w:t>
      </w:r>
    </w:p>
    <w:p w14:paraId="78534825" w14:textId="0DB4B18F" w:rsidR="00E54925" w:rsidRPr="006B1C15" w:rsidRDefault="00432EB4" w:rsidP="00093F39">
      <w:pPr>
        <w:spacing w:line="480" w:lineRule="auto"/>
      </w:pPr>
      <w:r w:rsidRPr="00432EB4">
        <w:t>The complex nature of lymphedema precludes a single defining diagnostic tool or feature</w:t>
      </w:r>
      <w:r w:rsidR="007F0401">
        <w:t xml:space="preserve"> to determine lymphedema status. A</w:t>
      </w:r>
      <w:r w:rsidRPr="00432EB4">
        <w:t xml:space="preserve"> combination of methods is ideal in developing a full picture of all connective tissue changes</w:t>
      </w:r>
      <w:r w:rsidR="007F0401">
        <w:t xml:space="preserve"> and t</w:t>
      </w:r>
      <w:r w:rsidRPr="00432EB4">
        <w:t>issue tonometry has a</w:t>
      </w:r>
      <w:r w:rsidR="007F0401">
        <w:t>n important</w:t>
      </w:r>
      <w:r w:rsidRPr="00432EB4">
        <w:t xml:space="preserve"> place in this assessment tool-kit</w:t>
      </w:r>
      <w:r w:rsidR="007F0401">
        <w:t>. The</w:t>
      </w:r>
      <w:r w:rsidRPr="00432EB4">
        <w:t xml:space="preserve"> Indurometer </w:t>
      </w:r>
      <w:r w:rsidR="007F0401">
        <w:t>is a field- and user-friendly device</w:t>
      </w:r>
      <w:r w:rsidR="007F0401" w:rsidRPr="00432EB4">
        <w:t xml:space="preserve"> </w:t>
      </w:r>
      <w:r w:rsidR="007F0401">
        <w:t>which has</w:t>
      </w:r>
      <w:r w:rsidRPr="00432EB4">
        <w:t xml:space="preserve"> proved reliable in several populations. </w:t>
      </w:r>
    </w:p>
    <w:p w14:paraId="372A0E8C" w14:textId="7D05EE5E" w:rsidR="00CE73CD" w:rsidRDefault="006A3DED" w:rsidP="00093F39">
      <w:pPr>
        <w:pStyle w:val="Heading2"/>
        <w:spacing w:line="480" w:lineRule="auto"/>
      </w:pPr>
      <w:r>
        <w:t>A</w:t>
      </w:r>
      <w:r w:rsidR="00CE73CD">
        <w:t xml:space="preserve">cknowledgments </w:t>
      </w:r>
    </w:p>
    <w:p w14:paraId="257E3DED" w14:textId="73956DDE" w:rsidR="00FC7EF7" w:rsidRPr="004A5E76" w:rsidRDefault="008603B8" w:rsidP="000D0286">
      <w:pPr>
        <w:spacing w:line="480" w:lineRule="auto"/>
      </w:pPr>
      <w:r>
        <w:t xml:space="preserve">Grateful thanks are given to the Bangladesh MOHFW and the Ethiopia FMOH, CIPRB and </w:t>
      </w:r>
      <w:proofErr w:type="spellStart"/>
      <w:r>
        <w:t>NaPAN</w:t>
      </w:r>
      <w:proofErr w:type="spellEnd"/>
      <w:r>
        <w:t xml:space="preserve"> for their support in the design, development and implantation of the trial. </w:t>
      </w:r>
      <w:r w:rsidR="004D0535">
        <w:t xml:space="preserve">We also sincerely thank </w:t>
      </w:r>
      <w:r w:rsidR="00FC7EF7">
        <w:t xml:space="preserve">our </w:t>
      </w:r>
      <w:r w:rsidR="000D0286">
        <w:t>research assistants</w:t>
      </w:r>
      <w:r w:rsidR="00FC7EF7">
        <w:t xml:space="preserve"> in each country. In Bangladesh</w:t>
      </w:r>
      <w:r w:rsidR="000D0286">
        <w:t xml:space="preserve">, Muhammad Mujibur Rahman, Abdullah Al </w:t>
      </w:r>
      <w:proofErr w:type="spellStart"/>
      <w:r w:rsidR="000D0286">
        <w:t>Kawsar</w:t>
      </w:r>
      <w:proofErr w:type="spellEnd"/>
      <w:r w:rsidR="000D0286">
        <w:t xml:space="preserve">, Mahmud Hasan, Islam Md. </w:t>
      </w:r>
      <w:proofErr w:type="spellStart"/>
      <w:r w:rsidR="000D0286">
        <w:t>Faizur</w:t>
      </w:r>
      <w:proofErr w:type="spellEnd"/>
      <w:r w:rsidR="000D0286">
        <w:t xml:space="preserve"> Rashid, Farzana Mohsin, Imran Nazir, </w:t>
      </w:r>
      <w:proofErr w:type="spellStart"/>
      <w:r w:rsidR="000D0286">
        <w:t>Mst</w:t>
      </w:r>
      <w:proofErr w:type="spellEnd"/>
      <w:r w:rsidR="000D0286">
        <w:t xml:space="preserve"> </w:t>
      </w:r>
      <w:proofErr w:type="spellStart"/>
      <w:r w:rsidR="000D0286">
        <w:t>Mansia</w:t>
      </w:r>
      <w:proofErr w:type="spellEnd"/>
      <w:r w:rsidR="000D0286">
        <w:t xml:space="preserve"> Khatun, S. M. Raihan </w:t>
      </w:r>
      <w:proofErr w:type="spellStart"/>
      <w:r w:rsidR="000D0286">
        <w:t>Nesar</w:t>
      </w:r>
      <w:proofErr w:type="spellEnd"/>
      <w:r w:rsidR="000D0286">
        <w:t xml:space="preserve"> Jewel, </w:t>
      </w:r>
      <w:proofErr w:type="spellStart"/>
      <w:r w:rsidR="000D0286">
        <w:t>Dulal</w:t>
      </w:r>
      <w:proofErr w:type="spellEnd"/>
      <w:r w:rsidR="000D0286">
        <w:t xml:space="preserve"> Hossain, </w:t>
      </w:r>
      <w:proofErr w:type="spellStart"/>
      <w:r w:rsidR="000D0286">
        <w:t>Kazi</w:t>
      </w:r>
      <w:proofErr w:type="spellEnd"/>
      <w:r w:rsidR="000D0286">
        <w:t xml:space="preserve"> Burhan Uddin, </w:t>
      </w:r>
      <w:proofErr w:type="spellStart"/>
      <w:r w:rsidR="000D0286">
        <w:t>Samid</w:t>
      </w:r>
      <w:proofErr w:type="spellEnd"/>
      <w:r w:rsidR="000D0286">
        <w:t xml:space="preserve"> Siddiqi.</w:t>
      </w:r>
      <w:r w:rsidR="00FC7EF7">
        <w:t xml:space="preserve"> </w:t>
      </w:r>
      <w:r w:rsidR="000D0286">
        <w:t xml:space="preserve">In Ethiopia, </w:t>
      </w:r>
      <w:proofErr w:type="spellStart"/>
      <w:r w:rsidR="000D0286">
        <w:t>Mossie</w:t>
      </w:r>
      <w:proofErr w:type="spellEnd"/>
      <w:r w:rsidR="000D0286">
        <w:t xml:space="preserve"> </w:t>
      </w:r>
      <w:proofErr w:type="spellStart"/>
      <w:r w:rsidR="000D0286">
        <w:t>Tamiru</w:t>
      </w:r>
      <w:proofErr w:type="spellEnd"/>
      <w:r w:rsidR="000D0286">
        <w:t xml:space="preserve"> </w:t>
      </w:r>
      <w:proofErr w:type="spellStart"/>
      <w:r w:rsidR="000D0286">
        <w:t>Wondimeneh</w:t>
      </w:r>
      <w:proofErr w:type="spellEnd"/>
      <w:r w:rsidR="000D0286">
        <w:t xml:space="preserve">, </w:t>
      </w:r>
      <w:proofErr w:type="spellStart"/>
      <w:proofErr w:type="gramStart"/>
      <w:r w:rsidR="000D0286">
        <w:t>Getnet</w:t>
      </w:r>
      <w:proofErr w:type="spellEnd"/>
      <w:r w:rsidR="000D0286">
        <w:t xml:space="preserve">  </w:t>
      </w:r>
      <w:proofErr w:type="spellStart"/>
      <w:r w:rsidR="000D0286">
        <w:t>Agidew</w:t>
      </w:r>
      <w:proofErr w:type="spellEnd"/>
      <w:proofErr w:type="gramEnd"/>
      <w:r w:rsidR="000D0286">
        <w:t>,</w:t>
      </w:r>
      <w:r w:rsidR="000D0286">
        <w:tab/>
      </w:r>
      <w:proofErr w:type="spellStart"/>
      <w:r w:rsidR="000D0286">
        <w:t>Engdaw</w:t>
      </w:r>
      <w:proofErr w:type="spellEnd"/>
      <w:r w:rsidR="000D0286">
        <w:t xml:space="preserve"> Getachew </w:t>
      </w:r>
      <w:proofErr w:type="spellStart"/>
      <w:r w:rsidR="000D0286">
        <w:t>Abera</w:t>
      </w:r>
      <w:proofErr w:type="spellEnd"/>
      <w:r w:rsidR="000D0286">
        <w:t xml:space="preserve">, </w:t>
      </w:r>
      <w:proofErr w:type="spellStart"/>
      <w:r w:rsidR="000D0286">
        <w:t>Gizachew</w:t>
      </w:r>
      <w:proofErr w:type="spellEnd"/>
      <w:r w:rsidR="000D0286">
        <w:t xml:space="preserve"> </w:t>
      </w:r>
      <w:proofErr w:type="spellStart"/>
      <w:r w:rsidR="000D0286">
        <w:t>Mezgeb</w:t>
      </w:r>
      <w:proofErr w:type="spellEnd"/>
      <w:r w:rsidR="000D0286">
        <w:t xml:space="preserve"> Asfaw, </w:t>
      </w:r>
      <w:proofErr w:type="spellStart"/>
      <w:r w:rsidR="000D0286">
        <w:t>Shimels</w:t>
      </w:r>
      <w:proofErr w:type="spellEnd"/>
      <w:r w:rsidR="000D0286">
        <w:t xml:space="preserve"> </w:t>
      </w:r>
      <w:proofErr w:type="spellStart"/>
      <w:r w:rsidR="000D0286">
        <w:t>Bahiru</w:t>
      </w:r>
      <w:proofErr w:type="spellEnd"/>
      <w:r w:rsidR="000D0286">
        <w:t xml:space="preserve">  </w:t>
      </w:r>
      <w:proofErr w:type="spellStart"/>
      <w:r w:rsidR="000D0286">
        <w:t>Adugna</w:t>
      </w:r>
      <w:proofErr w:type="spellEnd"/>
      <w:r w:rsidR="000D0286">
        <w:t xml:space="preserve">, </w:t>
      </w:r>
      <w:proofErr w:type="spellStart"/>
      <w:r w:rsidR="000D0286">
        <w:t>Wondie</w:t>
      </w:r>
      <w:proofErr w:type="spellEnd"/>
      <w:r w:rsidR="000D0286">
        <w:t xml:space="preserve"> </w:t>
      </w:r>
      <w:proofErr w:type="spellStart"/>
      <w:r w:rsidR="000D0286">
        <w:t>Ayele</w:t>
      </w:r>
      <w:proofErr w:type="spellEnd"/>
      <w:r w:rsidR="000D0286">
        <w:t xml:space="preserve">  </w:t>
      </w:r>
      <w:proofErr w:type="spellStart"/>
      <w:r w:rsidR="000D0286">
        <w:t>Golnetie</w:t>
      </w:r>
      <w:proofErr w:type="spellEnd"/>
      <w:r w:rsidR="000D0286">
        <w:t xml:space="preserve">, </w:t>
      </w:r>
      <w:proofErr w:type="spellStart"/>
      <w:r w:rsidR="000D0286">
        <w:t>Aklilu</w:t>
      </w:r>
      <w:proofErr w:type="spellEnd"/>
      <w:r w:rsidR="000D0286">
        <w:t xml:space="preserve"> </w:t>
      </w:r>
      <w:proofErr w:type="spellStart"/>
      <w:r w:rsidR="000D0286">
        <w:t>Ayehu</w:t>
      </w:r>
      <w:proofErr w:type="spellEnd"/>
      <w:r w:rsidR="000D0286">
        <w:t xml:space="preserve"> </w:t>
      </w:r>
      <w:proofErr w:type="spellStart"/>
      <w:r w:rsidR="000D0286">
        <w:t>Tassew</w:t>
      </w:r>
      <w:proofErr w:type="spellEnd"/>
      <w:r w:rsidR="000D0286">
        <w:t xml:space="preserve">, </w:t>
      </w:r>
      <w:proofErr w:type="spellStart"/>
      <w:r w:rsidR="000D0286">
        <w:t>Fentaw</w:t>
      </w:r>
      <w:proofErr w:type="spellEnd"/>
      <w:r w:rsidR="000D0286">
        <w:t xml:space="preserve">  </w:t>
      </w:r>
      <w:proofErr w:type="spellStart"/>
      <w:r w:rsidR="000D0286">
        <w:t>Ayalew</w:t>
      </w:r>
      <w:proofErr w:type="spellEnd"/>
      <w:r w:rsidR="000D0286">
        <w:t xml:space="preserve"> Nebebe, Kassahun </w:t>
      </w:r>
      <w:proofErr w:type="spellStart"/>
      <w:r w:rsidR="000D0286">
        <w:t>Ewnetu</w:t>
      </w:r>
      <w:proofErr w:type="spellEnd"/>
      <w:r w:rsidR="000D0286">
        <w:t xml:space="preserve"> </w:t>
      </w:r>
      <w:proofErr w:type="spellStart"/>
      <w:r w:rsidR="000D0286">
        <w:t>Melese</w:t>
      </w:r>
      <w:proofErr w:type="spellEnd"/>
      <w:r w:rsidR="000D0286">
        <w:t xml:space="preserve">, </w:t>
      </w:r>
      <w:proofErr w:type="spellStart"/>
      <w:r w:rsidR="000D0286">
        <w:t>Ewunetyhun</w:t>
      </w:r>
      <w:proofErr w:type="spellEnd"/>
      <w:r w:rsidR="000D0286">
        <w:t xml:space="preserve"> Wale </w:t>
      </w:r>
      <w:proofErr w:type="spellStart"/>
      <w:r w:rsidR="000D0286">
        <w:t>Gebeyehu</w:t>
      </w:r>
      <w:proofErr w:type="spellEnd"/>
      <w:r w:rsidR="000D0286">
        <w:t xml:space="preserve">, </w:t>
      </w:r>
      <w:proofErr w:type="spellStart"/>
      <w:r w:rsidR="000D0286">
        <w:t>Ambachew</w:t>
      </w:r>
      <w:proofErr w:type="spellEnd"/>
      <w:r w:rsidR="000D0286">
        <w:t xml:space="preserve"> </w:t>
      </w:r>
      <w:proofErr w:type="spellStart"/>
      <w:r w:rsidR="000D0286">
        <w:t>Birhan</w:t>
      </w:r>
      <w:proofErr w:type="spellEnd"/>
      <w:r w:rsidR="000D0286">
        <w:t xml:space="preserve"> </w:t>
      </w:r>
      <w:proofErr w:type="spellStart"/>
      <w:r w:rsidR="000D0286">
        <w:t>Adugna</w:t>
      </w:r>
      <w:proofErr w:type="spellEnd"/>
      <w:r w:rsidR="00FC7EF7">
        <w:t xml:space="preserve">. </w:t>
      </w:r>
    </w:p>
    <w:p w14:paraId="637CD4BE" w14:textId="560DD204" w:rsidR="0032466E" w:rsidRPr="0032466E" w:rsidRDefault="0032466E" w:rsidP="00093F39">
      <w:pPr>
        <w:pStyle w:val="Heading3"/>
        <w:spacing w:line="480" w:lineRule="auto"/>
      </w:pPr>
      <w:r w:rsidRPr="0032466E">
        <w:t>Funding</w:t>
      </w:r>
    </w:p>
    <w:p w14:paraId="1024C875" w14:textId="680C668E" w:rsidR="0032466E" w:rsidRPr="0032466E" w:rsidRDefault="0032466E" w:rsidP="00093F39">
      <w:pPr>
        <w:spacing w:line="480" w:lineRule="auto"/>
      </w:pPr>
      <w:r w:rsidRPr="0032466E">
        <w:t xml:space="preserve">The study was funded by </w:t>
      </w:r>
      <w:r w:rsidR="004A5E76">
        <w:t xml:space="preserve">the United Kingdom Department for International Development (DFID) and Glaxo Smith </w:t>
      </w:r>
      <w:r w:rsidR="00CC649C">
        <w:t>Kline</w:t>
      </w:r>
      <w:r w:rsidR="004A5E76">
        <w:t xml:space="preserve"> (GSK). N</w:t>
      </w:r>
      <w:r w:rsidRPr="0032466E">
        <w:t xml:space="preserve">either funding body had any input into study design, data collection, management, analysis </w:t>
      </w:r>
      <w:r w:rsidR="004A5E76">
        <w:t>or</w:t>
      </w:r>
      <w:r w:rsidRPr="0032466E">
        <w:t xml:space="preserve"> interpretation of data. </w:t>
      </w:r>
    </w:p>
    <w:p w14:paraId="15FC364A" w14:textId="77777777" w:rsidR="00CE73CD" w:rsidRDefault="00734BBF" w:rsidP="00093F39">
      <w:pPr>
        <w:pStyle w:val="Heading3"/>
        <w:spacing w:line="480" w:lineRule="auto"/>
      </w:pPr>
      <w:r>
        <w:t>Author Disclosure Statement</w:t>
      </w:r>
    </w:p>
    <w:p w14:paraId="3D686E88" w14:textId="64453A52" w:rsidR="00CE73CD" w:rsidRDefault="00CE73CD" w:rsidP="00093F39">
      <w:pPr>
        <w:spacing w:line="480" w:lineRule="auto"/>
      </w:pPr>
      <w:r>
        <w:t>No competing financial interests exist.</w:t>
      </w:r>
    </w:p>
    <w:p w14:paraId="6A652DB9" w14:textId="77777777" w:rsidR="00CE73CD" w:rsidRDefault="00CE73CD" w:rsidP="00093F39">
      <w:pPr>
        <w:spacing w:line="480" w:lineRule="auto"/>
      </w:pPr>
    </w:p>
    <w:p w14:paraId="358B8F33" w14:textId="77777777" w:rsidR="00501612" w:rsidRDefault="00501612" w:rsidP="00093F39">
      <w:pPr>
        <w:spacing w:line="480" w:lineRule="auto"/>
        <w:rPr>
          <w:rFonts w:asciiTheme="majorHAnsi" w:eastAsiaTheme="majorEastAsia" w:hAnsiTheme="majorHAnsi" w:cstheme="majorBidi"/>
          <w:color w:val="2F5496" w:themeColor="accent1" w:themeShade="BF"/>
          <w:sz w:val="26"/>
          <w:szCs w:val="26"/>
        </w:rPr>
      </w:pPr>
      <w:r>
        <w:br w:type="page"/>
      </w:r>
    </w:p>
    <w:p w14:paraId="59014872" w14:textId="7363C1FA" w:rsidR="0019371A" w:rsidRDefault="0032466E" w:rsidP="00093F39">
      <w:pPr>
        <w:pStyle w:val="Heading2"/>
        <w:spacing w:line="480" w:lineRule="auto"/>
      </w:pPr>
      <w:r>
        <w:lastRenderedPageBreak/>
        <w:t>R</w:t>
      </w:r>
      <w:r w:rsidR="00CE73CD">
        <w:t>eferences</w:t>
      </w:r>
      <w:r>
        <w:t xml:space="preserve"> </w:t>
      </w:r>
      <w:r w:rsidR="00CE73CD">
        <w:t xml:space="preserve"> </w:t>
      </w:r>
    </w:p>
    <w:p w14:paraId="67156FDC" w14:textId="77777777" w:rsidR="006F7020" w:rsidRPr="006F7020" w:rsidRDefault="0019371A" w:rsidP="006F7020">
      <w:pPr>
        <w:pStyle w:val="EndNoteBibliography"/>
        <w:spacing w:after="0"/>
        <w:ind w:left="720" w:hanging="720"/>
      </w:pPr>
      <w:r>
        <w:fldChar w:fldCharType="begin"/>
      </w:r>
      <w:r>
        <w:instrText xml:space="preserve"> ADDIN EN.REFLIST </w:instrText>
      </w:r>
      <w:r>
        <w:fldChar w:fldCharType="separate"/>
      </w:r>
      <w:r w:rsidR="006F7020" w:rsidRPr="006F7020">
        <w:t>1.</w:t>
      </w:r>
      <w:r w:rsidR="006F7020" w:rsidRPr="006F7020">
        <w:tab/>
        <w:t xml:space="preserve">International Society of Lymphology, </w:t>
      </w:r>
      <w:r w:rsidR="006F7020" w:rsidRPr="006F7020">
        <w:rPr>
          <w:i/>
        </w:rPr>
        <w:t>The diagnosis and treatment of peripheral lymphedema: 2016 consensus document of the international society of lymphology.</w:t>
      </w:r>
      <w:r w:rsidR="006F7020" w:rsidRPr="006F7020">
        <w:t xml:space="preserve"> Lymphology, 2016. </w:t>
      </w:r>
      <w:r w:rsidR="006F7020" w:rsidRPr="006F7020">
        <w:rPr>
          <w:b/>
        </w:rPr>
        <w:t>49</w:t>
      </w:r>
      <w:r w:rsidR="006F7020" w:rsidRPr="006F7020">
        <w:t>(4): p. 170-184.</w:t>
      </w:r>
    </w:p>
    <w:p w14:paraId="3E661FCC" w14:textId="77777777" w:rsidR="006F7020" w:rsidRPr="006F7020" w:rsidRDefault="006F7020" w:rsidP="006F7020">
      <w:pPr>
        <w:pStyle w:val="EndNoteBibliography"/>
        <w:spacing w:after="0"/>
        <w:ind w:left="720" w:hanging="720"/>
      </w:pPr>
      <w:r w:rsidRPr="006F7020">
        <w:t>2.</w:t>
      </w:r>
      <w:r w:rsidRPr="006F7020">
        <w:tab/>
        <w:t xml:space="preserve">Rockson, S.G. and K.K. Rivera, </w:t>
      </w:r>
      <w:r w:rsidRPr="006F7020">
        <w:rPr>
          <w:i/>
        </w:rPr>
        <w:t>Estimating the population burden of lymphedema</w:t>
      </w:r>
      <w:r w:rsidRPr="006F7020">
        <w:t>. 2008. p. 147-154.</w:t>
      </w:r>
    </w:p>
    <w:p w14:paraId="6D2471E4" w14:textId="77777777" w:rsidR="006F7020" w:rsidRPr="006F7020" w:rsidRDefault="006F7020" w:rsidP="006F7020">
      <w:pPr>
        <w:pStyle w:val="EndNoteBibliography"/>
        <w:spacing w:after="0"/>
        <w:ind w:left="720" w:hanging="720"/>
      </w:pPr>
      <w:r w:rsidRPr="006F7020">
        <w:t>3.</w:t>
      </w:r>
      <w:r w:rsidRPr="006F7020">
        <w:tab/>
        <w:t xml:space="preserve">Deribe, K., Cano, J., Trueba, M.L., Newport, M.J., Davey, G., </w:t>
      </w:r>
      <w:r w:rsidRPr="006F7020">
        <w:rPr>
          <w:i/>
        </w:rPr>
        <w:t>Global epidemiology of podoconiosis: A systematic review.</w:t>
      </w:r>
      <w:r w:rsidRPr="006F7020">
        <w:t xml:space="preserve"> PLOS Neglected Tropical Diseases, 2018. </w:t>
      </w:r>
      <w:r w:rsidRPr="006F7020">
        <w:rPr>
          <w:b/>
        </w:rPr>
        <w:t>12</w:t>
      </w:r>
      <w:r w:rsidRPr="006F7020">
        <w:t>(3): p. e0006324.</w:t>
      </w:r>
    </w:p>
    <w:p w14:paraId="657E65B4" w14:textId="77777777" w:rsidR="006F7020" w:rsidRPr="006F7020" w:rsidRDefault="006F7020" w:rsidP="006F7020">
      <w:pPr>
        <w:pStyle w:val="EndNoteBibliography"/>
        <w:spacing w:after="0"/>
        <w:ind w:left="720" w:hanging="720"/>
      </w:pPr>
      <w:r w:rsidRPr="006F7020">
        <w:t>4.</w:t>
      </w:r>
      <w:r w:rsidRPr="006F7020">
        <w:tab/>
        <w:t xml:space="preserve">Lawenda, B.D., Mondry, T.E., Johnstone, P.A.S., </w:t>
      </w:r>
      <w:r w:rsidRPr="006F7020">
        <w:rPr>
          <w:i/>
        </w:rPr>
        <w:t>Lymphedema: A primer on the identification and management of a chronic condition in oncologic treatment.</w:t>
      </w:r>
      <w:r w:rsidRPr="006F7020">
        <w:t xml:space="preserve"> CA Cancer Journal for Clinicians, 2009. </w:t>
      </w:r>
      <w:r w:rsidRPr="006F7020">
        <w:rPr>
          <w:b/>
        </w:rPr>
        <w:t>59</w:t>
      </w:r>
      <w:r w:rsidRPr="006F7020">
        <w:t>(1): p. 8-24.</w:t>
      </w:r>
    </w:p>
    <w:p w14:paraId="7198C69B" w14:textId="77777777" w:rsidR="006F7020" w:rsidRPr="006F7020" w:rsidRDefault="006F7020" w:rsidP="006F7020">
      <w:pPr>
        <w:pStyle w:val="EndNoteBibliography"/>
        <w:spacing w:after="0"/>
        <w:ind w:left="720" w:hanging="720"/>
      </w:pPr>
      <w:r w:rsidRPr="006F7020">
        <w:t>5.</w:t>
      </w:r>
      <w:r w:rsidRPr="006F7020">
        <w:tab/>
        <w:t xml:space="preserve">Douglass, J., Kelly-Hope, L., </w:t>
      </w:r>
      <w:r w:rsidRPr="006F7020">
        <w:rPr>
          <w:i/>
        </w:rPr>
        <w:t>Comparison of Staging Systems to Assess Lymphedema Caused by Cancer Therapies, Lymphatic Filariasis, and Podoconiosis.</w:t>
      </w:r>
      <w:r w:rsidRPr="006F7020">
        <w:t xml:space="preserve"> Lymphat Res Biol, 2019.</w:t>
      </w:r>
    </w:p>
    <w:p w14:paraId="5C392773" w14:textId="77777777" w:rsidR="006F7020" w:rsidRPr="006F7020" w:rsidRDefault="006F7020" w:rsidP="006F7020">
      <w:pPr>
        <w:pStyle w:val="EndNoteBibliography"/>
        <w:spacing w:after="0"/>
        <w:ind w:left="720" w:hanging="720"/>
      </w:pPr>
      <w:r w:rsidRPr="006F7020">
        <w:t>6.</w:t>
      </w:r>
      <w:r w:rsidRPr="006F7020">
        <w:tab/>
        <w:t xml:space="preserve">Douglass, J., Graves, P., Gordon, S., </w:t>
      </w:r>
      <w:r w:rsidRPr="006F7020">
        <w:rPr>
          <w:i/>
        </w:rPr>
        <w:t>Self-Care for Management of Secondary Lymphedema: A Systematic Review.</w:t>
      </w:r>
      <w:r w:rsidRPr="006F7020">
        <w:t xml:space="preserve"> PLOS Neglected Tropical Diseases, 2016. </w:t>
      </w:r>
      <w:r w:rsidRPr="006F7020">
        <w:rPr>
          <w:b/>
        </w:rPr>
        <w:t>10</w:t>
      </w:r>
      <w:r w:rsidRPr="006F7020">
        <w:t>(6): p. e0004740.</w:t>
      </w:r>
    </w:p>
    <w:p w14:paraId="20AF7581" w14:textId="77777777" w:rsidR="006F7020" w:rsidRPr="006F7020" w:rsidRDefault="006F7020" w:rsidP="006F7020">
      <w:pPr>
        <w:pStyle w:val="EndNoteBibliography"/>
        <w:spacing w:after="0"/>
        <w:ind w:left="720" w:hanging="720"/>
      </w:pPr>
      <w:r w:rsidRPr="006F7020">
        <w:t>7.</w:t>
      </w:r>
      <w:r w:rsidRPr="006F7020">
        <w:tab/>
        <w:t xml:space="preserve">Clodius, L., Deak, L., Piller, N.B., </w:t>
      </w:r>
      <w:r w:rsidRPr="006F7020">
        <w:rPr>
          <w:i/>
        </w:rPr>
        <w:t>A new instrument for the evaluation fo tissue tonicity in lymphoedema.</w:t>
      </w:r>
      <w:r w:rsidRPr="006F7020">
        <w:t xml:space="preserve"> Lymphology, 1976. </w:t>
      </w:r>
      <w:r w:rsidRPr="006F7020">
        <w:rPr>
          <w:b/>
        </w:rPr>
        <w:t>9</w:t>
      </w:r>
      <w:r w:rsidRPr="006F7020">
        <w:t>(1): p. 1-5.</w:t>
      </w:r>
    </w:p>
    <w:p w14:paraId="7761E2FE" w14:textId="77777777" w:rsidR="006F7020" w:rsidRPr="006F7020" w:rsidRDefault="006F7020" w:rsidP="006F7020">
      <w:pPr>
        <w:pStyle w:val="EndNoteBibliography"/>
        <w:spacing w:after="0"/>
        <w:ind w:left="720" w:hanging="720"/>
      </w:pPr>
      <w:r w:rsidRPr="006F7020">
        <w:t>8.</w:t>
      </w:r>
      <w:r w:rsidRPr="006F7020">
        <w:tab/>
        <w:t xml:space="preserve">Kar, S.K., Kar, P.K., Mania, J., </w:t>
      </w:r>
      <w:r w:rsidRPr="006F7020">
        <w:rPr>
          <w:i/>
        </w:rPr>
        <w:t>Tissue tonometry: a useful tool for assessing filarial lymphedema.</w:t>
      </w:r>
      <w:r w:rsidRPr="006F7020">
        <w:t xml:space="preserve"> Lymphology, 1992. </w:t>
      </w:r>
      <w:r w:rsidRPr="006F7020">
        <w:rPr>
          <w:b/>
        </w:rPr>
        <w:t>25</w:t>
      </w:r>
      <w:r w:rsidRPr="006F7020">
        <w:t>(2): p. 55-61.</w:t>
      </w:r>
    </w:p>
    <w:p w14:paraId="2E22431B" w14:textId="77777777" w:rsidR="006F7020" w:rsidRPr="006F7020" w:rsidRDefault="006F7020" w:rsidP="006F7020">
      <w:pPr>
        <w:pStyle w:val="EndNoteBibliography"/>
        <w:spacing w:after="0"/>
        <w:ind w:left="720" w:hanging="720"/>
      </w:pPr>
      <w:r w:rsidRPr="006F7020">
        <w:t>9.</w:t>
      </w:r>
      <w:r w:rsidRPr="006F7020">
        <w:tab/>
        <w:t xml:space="preserve">Moseley, A.L., Piller, N.B., Carati, C.J., </w:t>
      </w:r>
      <w:r w:rsidRPr="006F7020">
        <w:rPr>
          <w:i/>
        </w:rPr>
        <w:t>The effect of gentle arm exercise and deep breathing on secondary arm lymphedema.</w:t>
      </w:r>
      <w:r w:rsidRPr="006F7020">
        <w:t xml:space="preserve"> Lymphology, 2005. </w:t>
      </w:r>
      <w:r w:rsidRPr="006F7020">
        <w:rPr>
          <w:b/>
        </w:rPr>
        <w:t>38</w:t>
      </w:r>
      <w:r w:rsidRPr="006F7020">
        <w:t>(3): p. 136-45.</w:t>
      </w:r>
    </w:p>
    <w:p w14:paraId="35A70944" w14:textId="77777777" w:rsidR="006F7020" w:rsidRPr="006F7020" w:rsidRDefault="006F7020" w:rsidP="006F7020">
      <w:pPr>
        <w:pStyle w:val="EndNoteBibliography"/>
        <w:spacing w:after="0"/>
        <w:ind w:left="720" w:hanging="720"/>
      </w:pPr>
      <w:r w:rsidRPr="006F7020">
        <w:t>10.</w:t>
      </w:r>
      <w:r w:rsidRPr="006F7020">
        <w:tab/>
        <w:t xml:space="preserve">Bagheri, S., Ohlin, K., Olsson, G., Brorson, H., </w:t>
      </w:r>
      <w:r w:rsidRPr="006F7020">
        <w:rPr>
          <w:i/>
        </w:rPr>
        <w:t>Tissue tonometry before and after liposuction of arm lymphedema following breast cancer.</w:t>
      </w:r>
      <w:r w:rsidRPr="006F7020">
        <w:t xml:space="preserve"> Lymphatic Research and Biology, 2005. </w:t>
      </w:r>
      <w:r w:rsidRPr="006F7020">
        <w:rPr>
          <w:b/>
        </w:rPr>
        <w:t>3</w:t>
      </w:r>
      <w:r w:rsidRPr="006F7020">
        <w:t>(2): p. 66-80.</w:t>
      </w:r>
    </w:p>
    <w:p w14:paraId="67C12DFA" w14:textId="77777777" w:rsidR="006F7020" w:rsidRPr="006F7020" w:rsidRDefault="006F7020" w:rsidP="006F7020">
      <w:pPr>
        <w:pStyle w:val="EndNoteBibliography"/>
        <w:spacing w:after="0"/>
        <w:ind w:left="720" w:hanging="720"/>
      </w:pPr>
      <w:r w:rsidRPr="006F7020">
        <w:t>11.</w:t>
      </w:r>
      <w:r w:rsidRPr="006F7020">
        <w:tab/>
        <w:t xml:space="preserve">Lau, R.W., Cheing, G.L., </w:t>
      </w:r>
      <w:r w:rsidRPr="006F7020">
        <w:rPr>
          <w:i/>
        </w:rPr>
        <w:t>Managing postmastectomy lymphedema with low-level laser therapy.</w:t>
      </w:r>
      <w:r w:rsidRPr="006F7020">
        <w:t xml:space="preserve"> Photomedicine and Laser Surgery, 2009. </w:t>
      </w:r>
      <w:r w:rsidRPr="006F7020">
        <w:rPr>
          <w:b/>
        </w:rPr>
        <w:t>27</w:t>
      </w:r>
      <w:r w:rsidRPr="006F7020">
        <w:t>(5): p. 763-9.</w:t>
      </w:r>
    </w:p>
    <w:p w14:paraId="1F32078A" w14:textId="77777777" w:rsidR="006F7020" w:rsidRPr="006F7020" w:rsidRDefault="006F7020" w:rsidP="006F7020">
      <w:pPr>
        <w:pStyle w:val="EndNoteBibliography"/>
        <w:spacing w:after="0"/>
        <w:ind w:left="720" w:hanging="720"/>
      </w:pPr>
      <w:r w:rsidRPr="006F7020">
        <w:t>12.</w:t>
      </w:r>
      <w:r w:rsidRPr="006F7020">
        <w:tab/>
        <w:t xml:space="preserve">Douglass, J., Immink, M., Piller, N., Ullah, S., </w:t>
      </w:r>
      <w:r w:rsidRPr="006F7020">
        <w:rPr>
          <w:i/>
        </w:rPr>
        <w:t>Yoga for women with breast cancer-related lymphoedema: A preliminary 6-month study.</w:t>
      </w:r>
      <w:r w:rsidRPr="006F7020">
        <w:t xml:space="preserve"> Journal of Lymphoedema, 2012. </w:t>
      </w:r>
      <w:r w:rsidRPr="006F7020">
        <w:rPr>
          <w:b/>
        </w:rPr>
        <w:t>7</w:t>
      </w:r>
      <w:r w:rsidRPr="006F7020">
        <w:t>(2): p. 30-38.</w:t>
      </w:r>
    </w:p>
    <w:p w14:paraId="2D65DA16" w14:textId="77777777" w:rsidR="006F7020" w:rsidRPr="006F7020" w:rsidRDefault="006F7020" w:rsidP="006F7020">
      <w:pPr>
        <w:pStyle w:val="EndNoteBibliography"/>
        <w:spacing w:after="0"/>
        <w:ind w:left="720" w:hanging="720"/>
      </w:pPr>
      <w:r w:rsidRPr="006F7020">
        <w:t>13.</w:t>
      </w:r>
      <w:r w:rsidRPr="006F7020">
        <w:tab/>
        <w:t xml:space="preserve">Moseley, A.L., Piller, N.B., </w:t>
      </w:r>
      <w:r w:rsidRPr="006F7020">
        <w:rPr>
          <w:i/>
        </w:rPr>
        <w:t>Reliability of bioimpedance spectroscopy and tonometry after breast conserving cancer treatment.</w:t>
      </w:r>
      <w:r w:rsidRPr="006F7020">
        <w:t xml:space="preserve"> Lymphatic Research and Biology, 2008. </w:t>
      </w:r>
      <w:r w:rsidRPr="006F7020">
        <w:rPr>
          <w:b/>
        </w:rPr>
        <w:t>6</w:t>
      </w:r>
      <w:r w:rsidRPr="006F7020">
        <w:t>(2): p. 85-87.</w:t>
      </w:r>
    </w:p>
    <w:p w14:paraId="76A9DCA4" w14:textId="77777777" w:rsidR="006F7020" w:rsidRPr="006F7020" w:rsidRDefault="006F7020" w:rsidP="006F7020">
      <w:pPr>
        <w:pStyle w:val="EndNoteBibliography"/>
        <w:spacing w:after="0"/>
        <w:ind w:left="720" w:hanging="720"/>
      </w:pPr>
      <w:r w:rsidRPr="006F7020">
        <w:t>14.</w:t>
      </w:r>
      <w:r w:rsidRPr="006F7020">
        <w:tab/>
        <w:t xml:space="preserve">van Zanten, M., Kean, B., </w:t>
      </w:r>
      <w:r w:rsidRPr="006F7020">
        <w:rPr>
          <w:i/>
        </w:rPr>
        <w:t>Use of a two-layer compression system in severe bilateral leg lymphoedema with ulceration: A case report.</w:t>
      </w:r>
      <w:r w:rsidRPr="006F7020">
        <w:t xml:space="preserve"> Journal of Lymphoedema, 2013. </w:t>
      </w:r>
      <w:r w:rsidRPr="006F7020">
        <w:rPr>
          <w:b/>
        </w:rPr>
        <w:t>8</w:t>
      </w:r>
      <w:r w:rsidRPr="006F7020">
        <w:t>(2): p. 25.</w:t>
      </w:r>
    </w:p>
    <w:p w14:paraId="018EE68A" w14:textId="77777777" w:rsidR="006F7020" w:rsidRPr="006F7020" w:rsidRDefault="006F7020" w:rsidP="006F7020">
      <w:pPr>
        <w:pStyle w:val="EndNoteBibliography"/>
        <w:spacing w:after="0"/>
        <w:ind w:left="720" w:hanging="720"/>
      </w:pPr>
      <w:r w:rsidRPr="006F7020">
        <w:t>15.</w:t>
      </w:r>
      <w:r w:rsidRPr="006F7020">
        <w:tab/>
        <w:t xml:space="preserve">Gordon, S., Melrose, W., Warner, J., Buttner, P., Ward, L., </w:t>
      </w:r>
      <w:r w:rsidRPr="006F7020">
        <w:rPr>
          <w:i/>
        </w:rPr>
        <w:t>Lymphatic filariasis: a method to identify subclinical lower limb change in PNG adolescents.</w:t>
      </w:r>
      <w:r w:rsidRPr="006F7020">
        <w:t xml:space="preserve"> PLOS Neglected Tropical Diseases [electronic resource], 2011. </w:t>
      </w:r>
      <w:r w:rsidRPr="006F7020">
        <w:rPr>
          <w:b/>
        </w:rPr>
        <w:t>5</w:t>
      </w:r>
      <w:r w:rsidRPr="006F7020">
        <w:t>(7): p. e1242.</w:t>
      </w:r>
    </w:p>
    <w:p w14:paraId="3F2F13E3" w14:textId="77777777" w:rsidR="006F7020" w:rsidRPr="006F7020" w:rsidRDefault="006F7020" w:rsidP="006F7020">
      <w:pPr>
        <w:pStyle w:val="EndNoteBibliography"/>
        <w:spacing w:after="0"/>
        <w:ind w:left="720" w:hanging="720"/>
      </w:pPr>
      <w:r w:rsidRPr="006F7020">
        <w:t>16.</w:t>
      </w:r>
      <w:r w:rsidRPr="006F7020">
        <w:tab/>
        <w:t xml:space="preserve">Pallotta, O., McEwen, M., Tilley, S., Wonders, T., Waters, M., Piller, N., </w:t>
      </w:r>
      <w:r w:rsidRPr="006F7020">
        <w:rPr>
          <w:i/>
        </w:rPr>
        <w:t>A new way to assess superficial changes to lymphoedema.</w:t>
      </w:r>
      <w:r w:rsidRPr="006F7020">
        <w:t xml:space="preserve"> Journal of Lymphoedema, 2011. </w:t>
      </w:r>
      <w:r w:rsidRPr="006F7020">
        <w:rPr>
          <w:b/>
        </w:rPr>
        <w:t>6</w:t>
      </w:r>
      <w:r w:rsidRPr="006F7020">
        <w:t>(2).</w:t>
      </w:r>
    </w:p>
    <w:p w14:paraId="73748D24" w14:textId="77777777" w:rsidR="006F7020" w:rsidRPr="006F7020" w:rsidRDefault="006F7020" w:rsidP="006F7020">
      <w:pPr>
        <w:pStyle w:val="EndNoteBibliography"/>
        <w:spacing w:after="0"/>
        <w:ind w:left="720" w:hanging="720"/>
      </w:pPr>
      <w:r w:rsidRPr="006F7020">
        <w:t>17.</w:t>
      </w:r>
      <w:r w:rsidRPr="006F7020">
        <w:tab/>
        <w:t xml:space="preserve">Vanderstelt, S., Pallotta, O.J., McEwen, M., Ullah, S., Burrow, L.., Piller, N., </w:t>
      </w:r>
      <w:r w:rsidRPr="006F7020">
        <w:rPr>
          <w:i/>
        </w:rPr>
        <w:t>Indurometer vs. Tonometer: Is the Indurometer Currently Able to Replace and Improve Upon the Tonometer?</w:t>
      </w:r>
      <w:r w:rsidRPr="006F7020">
        <w:t xml:space="preserve"> Lymphat Res Biol, 2015. </w:t>
      </w:r>
      <w:r w:rsidRPr="006F7020">
        <w:rPr>
          <w:b/>
        </w:rPr>
        <w:t>13</w:t>
      </w:r>
      <w:r w:rsidRPr="006F7020">
        <w:t>(2): p. 131-6.</w:t>
      </w:r>
    </w:p>
    <w:p w14:paraId="76667044" w14:textId="77777777" w:rsidR="006F7020" w:rsidRPr="006F7020" w:rsidRDefault="006F7020" w:rsidP="006F7020">
      <w:pPr>
        <w:pStyle w:val="EndNoteBibliography"/>
        <w:spacing w:after="0"/>
        <w:ind w:left="720" w:hanging="720"/>
      </w:pPr>
      <w:r w:rsidRPr="006F7020">
        <w:t>18.</w:t>
      </w:r>
      <w:r w:rsidRPr="006F7020">
        <w:tab/>
        <w:t xml:space="preserve">Douglass, J., Graves, P., Gordon, S., </w:t>
      </w:r>
      <w:r w:rsidRPr="006F7020">
        <w:rPr>
          <w:i/>
        </w:rPr>
        <w:t>Intrarater Reliability of Tonometry and Bioimpedance Spectroscopy to Measure Tissue Compressibility and Extracellular Fluid in the Legs of Healthy Young People in Australia and Myanmar.</w:t>
      </w:r>
      <w:r w:rsidRPr="006F7020">
        <w:t xml:space="preserve"> Lymphat Res Biol, 2017. </w:t>
      </w:r>
      <w:r w:rsidRPr="006F7020">
        <w:rPr>
          <w:b/>
        </w:rPr>
        <w:t>15</w:t>
      </w:r>
      <w:r w:rsidRPr="006F7020">
        <w:t>(1): p. 57-63.</w:t>
      </w:r>
    </w:p>
    <w:p w14:paraId="18808C6C" w14:textId="77777777" w:rsidR="006F7020" w:rsidRPr="006F7020" w:rsidRDefault="006F7020" w:rsidP="006F7020">
      <w:pPr>
        <w:pStyle w:val="EndNoteBibliography"/>
        <w:spacing w:after="0"/>
        <w:ind w:left="720" w:hanging="720"/>
      </w:pPr>
      <w:r w:rsidRPr="006F7020">
        <w:t>19.</w:t>
      </w:r>
      <w:r w:rsidRPr="006F7020">
        <w:tab/>
        <w:t xml:space="preserve">Douglass, J., Graves, P., Lindsay, D., Becker, L.., Roineau, M., Masson, J., Aye, N.N., Win, S.S., Wai, T., Win, Y.Y., Gordon, S.J., </w:t>
      </w:r>
      <w:r w:rsidRPr="006F7020">
        <w:rPr>
          <w:i/>
        </w:rPr>
        <w:t>Lymphatic Filariasis Increases Tissue Compressibility and Extracellular Fluid in Lower Limbs of Asymptomatic Young People in Central Myanmar.</w:t>
      </w:r>
      <w:r w:rsidRPr="006F7020">
        <w:t xml:space="preserve"> Tropical Medicine and Infectious Disease, 2017. </w:t>
      </w:r>
      <w:r w:rsidRPr="006F7020">
        <w:rPr>
          <w:b/>
        </w:rPr>
        <w:t>2</w:t>
      </w:r>
      <w:r w:rsidRPr="006F7020">
        <w:t>(4): p. 50.</w:t>
      </w:r>
    </w:p>
    <w:p w14:paraId="5E55A38E" w14:textId="77777777" w:rsidR="006F7020" w:rsidRPr="006F7020" w:rsidRDefault="006F7020" w:rsidP="006F7020">
      <w:pPr>
        <w:pStyle w:val="EndNoteBibliography"/>
        <w:spacing w:after="0"/>
        <w:ind w:left="720" w:hanging="720"/>
      </w:pPr>
      <w:r w:rsidRPr="006F7020">
        <w:lastRenderedPageBreak/>
        <w:t>20.</w:t>
      </w:r>
      <w:r w:rsidRPr="006F7020">
        <w:tab/>
        <w:t xml:space="preserve">Douglass, J., Graves, P., Gordon, S., </w:t>
      </w:r>
      <w:r w:rsidRPr="006F7020">
        <w:rPr>
          <w:i/>
        </w:rPr>
        <w:t>Moderating Factors in Tissue Tonometry and Bioimpedance Spectroscopy Measures in the Lower Extremity of Healthy Young People in Australia and Myanmar.</w:t>
      </w:r>
      <w:r w:rsidRPr="006F7020">
        <w:t xml:space="preserve"> Lymphat Res Biol, 2018. </w:t>
      </w:r>
      <w:r w:rsidRPr="006F7020">
        <w:rPr>
          <w:b/>
        </w:rPr>
        <w:t>16</w:t>
      </w:r>
      <w:r w:rsidRPr="006F7020">
        <w:t>(3): p. 309-316.</w:t>
      </w:r>
    </w:p>
    <w:p w14:paraId="01AB74A1" w14:textId="77777777" w:rsidR="006F7020" w:rsidRPr="006F7020" w:rsidRDefault="006F7020" w:rsidP="006F7020">
      <w:pPr>
        <w:pStyle w:val="EndNoteBibliography"/>
        <w:spacing w:after="0"/>
        <w:ind w:left="720" w:hanging="720"/>
      </w:pPr>
      <w:r w:rsidRPr="006F7020">
        <w:t>21.</w:t>
      </w:r>
      <w:r w:rsidRPr="006F7020">
        <w:tab/>
        <w:t xml:space="preserve">Hartung, C., Lerer, A., Anokwa, Y., Tseng, C., Brunette, W., Borriello, G., </w:t>
      </w:r>
      <w:r w:rsidRPr="006F7020">
        <w:rPr>
          <w:i/>
        </w:rPr>
        <w:t>Open data kit: tools to build information services for developing regions</w:t>
      </w:r>
      <w:r w:rsidRPr="006F7020">
        <w:t xml:space="preserve">, in </w:t>
      </w:r>
      <w:r w:rsidRPr="006F7020">
        <w:rPr>
          <w:i/>
        </w:rPr>
        <w:t>Proceedings of the 4th ACM/IEEE International Conference on Information and Communication Technologies and Development</w:t>
      </w:r>
      <w:r w:rsidRPr="006F7020">
        <w:t>. 2010, ACM: London, United Kingdom. p. 1-12.</w:t>
      </w:r>
    </w:p>
    <w:p w14:paraId="37CE60A2" w14:textId="77777777" w:rsidR="006F7020" w:rsidRPr="006F7020" w:rsidRDefault="006F7020" w:rsidP="006F7020">
      <w:pPr>
        <w:pStyle w:val="EndNoteBibliography"/>
        <w:spacing w:after="0"/>
        <w:ind w:left="720" w:hanging="720"/>
      </w:pPr>
      <w:r w:rsidRPr="006F7020">
        <w:t>22.</w:t>
      </w:r>
      <w:r w:rsidRPr="006F7020">
        <w:tab/>
        <w:t xml:space="preserve">Kottner, J., Audige, L., Brorson, S., Donner, A., Gajewski, B. J., Hrobjartsson, A., Roberts, C., Shoukri, M., Streiner, D.L., </w:t>
      </w:r>
      <w:r w:rsidRPr="006F7020">
        <w:rPr>
          <w:i/>
        </w:rPr>
        <w:t>Guidelines for Reporting Reliability and Agreement Studies (GRRAS) were proposed.</w:t>
      </w:r>
      <w:r w:rsidRPr="006F7020">
        <w:t xml:space="preserve"> J Clin Epidemiol, 2011. </w:t>
      </w:r>
      <w:r w:rsidRPr="006F7020">
        <w:rPr>
          <w:b/>
        </w:rPr>
        <w:t>64</w:t>
      </w:r>
      <w:r w:rsidRPr="006F7020">
        <w:t>(1): p. 96-106.</w:t>
      </w:r>
    </w:p>
    <w:p w14:paraId="78317F16" w14:textId="77777777" w:rsidR="006F7020" w:rsidRPr="006F7020" w:rsidRDefault="006F7020" w:rsidP="006F7020">
      <w:pPr>
        <w:pStyle w:val="EndNoteBibliography"/>
        <w:spacing w:after="0"/>
        <w:ind w:left="720" w:hanging="720"/>
      </w:pPr>
      <w:r w:rsidRPr="006F7020">
        <w:t>23.</w:t>
      </w:r>
      <w:r w:rsidRPr="006F7020">
        <w:tab/>
        <w:t xml:space="preserve">World Medical Association, </w:t>
      </w:r>
      <w:r w:rsidRPr="006F7020">
        <w:rPr>
          <w:i/>
        </w:rPr>
        <w:t>World Medical Association Declaration of Helsinki: ethical principles for medical research involving human subjects.</w:t>
      </w:r>
      <w:r w:rsidRPr="006F7020">
        <w:t xml:space="preserve"> Jama, 2013. </w:t>
      </w:r>
      <w:r w:rsidRPr="006F7020">
        <w:rPr>
          <w:b/>
        </w:rPr>
        <w:t>310</w:t>
      </w:r>
      <w:r w:rsidRPr="006F7020">
        <w:t>(20): p. 2191-4.</w:t>
      </w:r>
    </w:p>
    <w:p w14:paraId="02302DA6" w14:textId="77777777" w:rsidR="006F7020" w:rsidRPr="006F7020" w:rsidRDefault="006F7020" w:rsidP="006F7020">
      <w:pPr>
        <w:pStyle w:val="EndNoteBibliography"/>
        <w:spacing w:after="0"/>
        <w:ind w:left="720" w:hanging="720"/>
      </w:pPr>
      <w:r w:rsidRPr="006F7020">
        <w:t>24.</w:t>
      </w:r>
      <w:r w:rsidRPr="006F7020">
        <w:tab/>
        <w:t xml:space="preserve">Dreyer, G., Addiss, D., Dreyer, P., Noroes, J., </w:t>
      </w:r>
      <w:r w:rsidRPr="006F7020">
        <w:rPr>
          <w:i/>
        </w:rPr>
        <w:t>Basic Lymphoedema Management, Treatment and Prevention Problems Associated with Lymphatic Filariasis</w:t>
      </w:r>
      <w:r w:rsidRPr="006F7020">
        <w:t>. 2002, USA: Hollis Publishing Company.</w:t>
      </w:r>
    </w:p>
    <w:p w14:paraId="75AAD45F" w14:textId="77777777" w:rsidR="006F7020" w:rsidRPr="006F7020" w:rsidRDefault="006F7020" w:rsidP="006F7020">
      <w:pPr>
        <w:pStyle w:val="EndNoteBibliography"/>
        <w:ind w:left="720" w:hanging="720"/>
      </w:pPr>
      <w:r w:rsidRPr="006F7020">
        <w:t>25.</w:t>
      </w:r>
      <w:r w:rsidRPr="006F7020">
        <w:tab/>
        <w:t xml:space="preserve">Fleiss, J.L., </w:t>
      </w:r>
      <w:r w:rsidRPr="006F7020">
        <w:rPr>
          <w:i/>
        </w:rPr>
        <w:t>Reliability of Measurement</w:t>
      </w:r>
      <w:r w:rsidRPr="006F7020">
        <w:t xml:space="preserve">, in </w:t>
      </w:r>
      <w:r w:rsidRPr="006F7020">
        <w:rPr>
          <w:i/>
        </w:rPr>
        <w:t>The Design and Analysis of Clinical Experiments</w:t>
      </w:r>
      <w:r w:rsidRPr="006F7020">
        <w:t>. 1999, John Wiley &amp; Sons, Inc. p. 1-32.</w:t>
      </w:r>
    </w:p>
    <w:p w14:paraId="3CF36C82" w14:textId="6511C476" w:rsidR="00F608AB" w:rsidRDefault="0019371A" w:rsidP="00F608AB">
      <w:pPr>
        <w:spacing w:line="480" w:lineRule="auto"/>
      </w:pPr>
      <w:r>
        <w:fldChar w:fldCharType="end"/>
      </w:r>
      <w:r w:rsidR="007C7B30" w:rsidRPr="007C7B30">
        <w:t xml:space="preserve"> </w:t>
      </w:r>
    </w:p>
    <w:p w14:paraId="663CE262" w14:textId="77777777" w:rsidR="00F608AB" w:rsidRDefault="00F608AB">
      <w:r>
        <w:br w:type="page"/>
      </w:r>
    </w:p>
    <w:p w14:paraId="525334E5" w14:textId="6196836D" w:rsidR="00A067D8" w:rsidRDefault="007C7B30" w:rsidP="00863B1B">
      <w:pPr>
        <w:pStyle w:val="Heading2"/>
        <w:spacing w:line="480" w:lineRule="auto"/>
      </w:pPr>
      <w:r>
        <w:lastRenderedPageBreak/>
        <w:t>Figure legends</w:t>
      </w:r>
    </w:p>
    <w:p w14:paraId="502C834B" w14:textId="67E3D414" w:rsidR="007C7B30" w:rsidRDefault="007C7B30" w:rsidP="00863B1B">
      <w:pPr>
        <w:pStyle w:val="Heading4"/>
        <w:spacing w:line="480" w:lineRule="auto"/>
      </w:pPr>
      <w:r>
        <w:t>Figure 1. a) the Indurometer, with b) an arrow showing the direction of application. The measure is captured when an equivalent of 200g has been applied.</w:t>
      </w:r>
      <w:r w:rsidRPr="007C7B30">
        <w:t xml:space="preserve"> </w:t>
      </w:r>
    </w:p>
    <w:p w14:paraId="2A4BF78E" w14:textId="61432CD3" w:rsidR="006F7020" w:rsidRDefault="006F7020" w:rsidP="006F7020">
      <w:pPr>
        <w:spacing w:line="360" w:lineRule="auto"/>
        <w:rPr>
          <w:rFonts w:asciiTheme="majorHAnsi" w:eastAsiaTheme="majorEastAsia" w:hAnsiTheme="majorHAnsi" w:cstheme="majorBidi"/>
          <w:i/>
          <w:iCs/>
          <w:color w:val="2F5496" w:themeColor="accent1" w:themeShade="BF"/>
        </w:rPr>
      </w:pPr>
      <w:r w:rsidRPr="006568F2">
        <w:rPr>
          <w:rFonts w:asciiTheme="majorHAnsi" w:eastAsiaTheme="majorEastAsia" w:hAnsiTheme="majorHAnsi" w:cstheme="majorBidi"/>
          <w:i/>
          <w:iCs/>
          <w:color w:val="2F5496" w:themeColor="accent1" w:themeShade="BF"/>
        </w:rPr>
        <w:t xml:space="preserve">Figure 2: Intra-class correlation co-efficient (ICC) scores for both teams at all time points. Lines closer to the rim indicate a higher ICC, </w:t>
      </w:r>
      <w:proofErr w:type="spellStart"/>
      <w:r w:rsidRPr="006568F2">
        <w:rPr>
          <w:rFonts w:asciiTheme="majorHAnsi" w:eastAsiaTheme="majorEastAsia" w:hAnsiTheme="majorHAnsi" w:cstheme="majorBidi"/>
          <w:i/>
          <w:iCs/>
          <w:color w:val="2F5496" w:themeColor="accent1" w:themeShade="BF"/>
        </w:rPr>
        <w:t>ie</w:t>
      </w:r>
      <w:proofErr w:type="spellEnd"/>
      <w:r w:rsidRPr="006568F2">
        <w:rPr>
          <w:rFonts w:asciiTheme="majorHAnsi" w:eastAsiaTheme="majorEastAsia" w:hAnsiTheme="majorHAnsi" w:cstheme="majorBidi"/>
          <w:i/>
          <w:iCs/>
          <w:color w:val="2F5496" w:themeColor="accent1" w:themeShade="BF"/>
        </w:rPr>
        <w:t xml:space="preserve"> more reliability.</w:t>
      </w:r>
    </w:p>
    <w:p w14:paraId="691B8CD7" w14:textId="6B42D8BE" w:rsidR="006F7020" w:rsidRDefault="006F7020" w:rsidP="006F7020">
      <w:pPr>
        <w:spacing w:line="360" w:lineRule="auto"/>
        <w:rPr>
          <w:rFonts w:asciiTheme="majorHAnsi" w:eastAsiaTheme="majorEastAsia" w:hAnsiTheme="majorHAnsi" w:cstheme="majorBidi"/>
          <w:i/>
          <w:iCs/>
          <w:color w:val="2F5496" w:themeColor="accent1" w:themeShade="BF"/>
        </w:rPr>
      </w:pPr>
      <w:r w:rsidRPr="006F7020">
        <w:rPr>
          <w:rFonts w:asciiTheme="majorHAnsi" w:eastAsiaTheme="majorEastAsia" w:hAnsiTheme="majorHAnsi" w:cstheme="majorBidi"/>
          <w:i/>
          <w:iCs/>
          <w:color w:val="2F5496" w:themeColor="accent1" w:themeShade="BF"/>
        </w:rPr>
        <w:t>Figure 3a) Coefficient of Variation (CV) for data collection teams in Bangladesh by lymphoedema stage.</w:t>
      </w:r>
    </w:p>
    <w:p w14:paraId="7E81F0FF" w14:textId="367478AA" w:rsidR="006F7020" w:rsidRPr="006F7020" w:rsidRDefault="006F7020" w:rsidP="006568F2">
      <w:pPr>
        <w:spacing w:line="360" w:lineRule="auto"/>
      </w:pPr>
      <w:r w:rsidRPr="006F7020">
        <w:rPr>
          <w:rFonts w:asciiTheme="majorHAnsi" w:eastAsiaTheme="majorEastAsia" w:hAnsiTheme="majorHAnsi" w:cstheme="majorBidi"/>
          <w:i/>
          <w:iCs/>
          <w:color w:val="2F5496" w:themeColor="accent1" w:themeShade="BF"/>
        </w:rPr>
        <w:t>Figure 2b) Coefficient of Variation (CV) for data collection teams in Ethiopia by lymphoedema stage.</w:t>
      </w:r>
    </w:p>
    <w:p w14:paraId="245C8EF5" w14:textId="05124D1D" w:rsidR="00863B1B" w:rsidRDefault="00863B1B" w:rsidP="00863B1B">
      <w:pPr>
        <w:pStyle w:val="Heading4"/>
        <w:spacing w:line="480" w:lineRule="auto"/>
      </w:pPr>
      <w:r>
        <w:t>Supplementary</w:t>
      </w:r>
      <w:r w:rsidR="00CA76D4" w:rsidRPr="00CA76D4">
        <w:t xml:space="preserve"> Figure 1 a). Operation of the Indurometer</w:t>
      </w:r>
    </w:p>
    <w:p w14:paraId="2A251592" w14:textId="5F975A71" w:rsidR="00CA76D4" w:rsidRPr="00CA76D4" w:rsidRDefault="00CA76D4" w:rsidP="00CA76D4">
      <w:pPr>
        <w:pStyle w:val="Heading4"/>
        <w:spacing w:line="480" w:lineRule="auto"/>
      </w:pPr>
      <w:r w:rsidRPr="00CA76D4">
        <w:t>Supplementary Figure 1 b). Daily recalibration of the Indurometer</w:t>
      </w:r>
    </w:p>
    <w:p w14:paraId="3F90876E" w14:textId="32F11AC3" w:rsidR="007C7B30" w:rsidRDefault="007C7B30" w:rsidP="00863B1B">
      <w:pPr>
        <w:spacing w:line="480" w:lineRule="auto"/>
        <w:rPr>
          <w:rFonts w:asciiTheme="majorHAnsi" w:eastAsiaTheme="majorEastAsia" w:hAnsiTheme="majorHAnsi" w:cstheme="majorBidi"/>
          <w:color w:val="2F5496" w:themeColor="accent1" w:themeShade="BF"/>
          <w:sz w:val="26"/>
          <w:szCs w:val="26"/>
        </w:rPr>
      </w:pPr>
      <w:r>
        <w:br w:type="page"/>
      </w:r>
    </w:p>
    <w:sectPr w:rsidR="007C7B30" w:rsidSect="00093F39">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1E261" w14:textId="77777777" w:rsidR="005F0726" w:rsidRDefault="005F0726" w:rsidP="00CE73CD">
      <w:pPr>
        <w:spacing w:after="0" w:line="240" w:lineRule="auto"/>
      </w:pPr>
      <w:r>
        <w:separator/>
      </w:r>
    </w:p>
  </w:endnote>
  <w:endnote w:type="continuationSeparator" w:id="0">
    <w:p w14:paraId="57D8C3B5" w14:textId="77777777" w:rsidR="005F0726" w:rsidRDefault="005F0726" w:rsidP="00CE73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0977567"/>
      <w:docPartObj>
        <w:docPartGallery w:val="Page Numbers (Bottom of Page)"/>
        <w:docPartUnique/>
      </w:docPartObj>
    </w:sdtPr>
    <w:sdtEndPr>
      <w:rPr>
        <w:noProof/>
      </w:rPr>
    </w:sdtEndPr>
    <w:sdtContent>
      <w:p w14:paraId="1E608D72" w14:textId="35B7F814" w:rsidR="00A37088" w:rsidRDefault="00A370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F733F6" w14:textId="77777777" w:rsidR="00A37088" w:rsidRDefault="00A370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538B8D" w14:textId="77777777" w:rsidR="005F0726" w:rsidRDefault="005F0726" w:rsidP="00CE73CD">
      <w:pPr>
        <w:spacing w:after="0" w:line="240" w:lineRule="auto"/>
      </w:pPr>
      <w:r>
        <w:separator/>
      </w:r>
    </w:p>
  </w:footnote>
  <w:footnote w:type="continuationSeparator" w:id="0">
    <w:p w14:paraId="17758062" w14:textId="77777777" w:rsidR="005F0726" w:rsidRDefault="005F0726" w:rsidP="00CE73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CB2E5E"/>
    <w:multiLevelType w:val="hybridMultilevel"/>
    <w:tmpl w:val="2050E9E0"/>
    <w:lvl w:ilvl="0" w:tplc="999EA88A">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7944C7F"/>
    <w:multiLevelType w:val="hybridMultilevel"/>
    <w:tmpl w:val="E0780F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LR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zdfd0xjx2etievwpbvsw5d22ttt5er9d90&quot;&gt;My EndNote Library JCU Aug 2017&lt;record-ids&gt;&lt;item&gt;450&lt;/item&gt;&lt;item&gt;3413&lt;/item&gt;&lt;item&gt;3414&lt;/item&gt;&lt;item&gt;4266&lt;/item&gt;&lt;item&gt;4762&lt;/item&gt;&lt;item&gt;4925&lt;/item&gt;&lt;item&gt;10001&lt;/item&gt;&lt;item&gt;10127&lt;/item&gt;&lt;item&gt;10136&lt;/item&gt;&lt;item&gt;13055&lt;/item&gt;&lt;item&gt;14473&lt;/item&gt;&lt;item&gt;14474&lt;/item&gt;&lt;item&gt;14476&lt;/item&gt;&lt;item&gt;14489&lt;/item&gt;&lt;item&gt;14490&lt;/item&gt;&lt;item&gt;15159&lt;/item&gt;&lt;item&gt;15214&lt;/item&gt;&lt;item&gt;15232&lt;/item&gt;&lt;item&gt;15260&lt;/item&gt;&lt;item&gt;15506&lt;/item&gt;&lt;item&gt;15611&lt;/item&gt;&lt;item&gt;15708&lt;/item&gt;&lt;item&gt;15829&lt;/item&gt;&lt;item&gt;15838&lt;/item&gt;&lt;item&gt;15840&lt;/item&gt;&lt;/record-ids&gt;&lt;/item&gt;&lt;/Libraries&gt;"/>
  </w:docVars>
  <w:rsids>
    <w:rsidRoot w:val="00CE73CD"/>
    <w:rsid w:val="000217EF"/>
    <w:rsid w:val="000224F5"/>
    <w:rsid w:val="0002274B"/>
    <w:rsid w:val="00025F11"/>
    <w:rsid w:val="0002708D"/>
    <w:rsid w:val="00030424"/>
    <w:rsid w:val="00031299"/>
    <w:rsid w:val="00044176"/>
    <w:rsid w:val="000452C7"/>
    <w:rsid w:val="00074E4C"/>
    <w:rsid w:val="00083C2F"/>
    <w:rsid w:val="00093F39"/>
    <w:rsid w:val="000941B8"/>
    <w:rsid w:val="000B2D23"/>
    <w:rsid w:val="000C3BD8"/>
    <w:rsid w:val="000D0286"/>
    <w:rsid w:val="000D0E4B"/>
    <w:rsid w:val="00104C46"/>
    <w:rsid w:val="0012208C"/>
    <w:rsid w:val="00122BFD"/>
    <w:rsid w:val="00125E79"/>
    <w:rsid w:val="001343E5"/>
    <w:rsid w:val="00143934"/>
    <w:rsid w:val="00154CA4"/>
    <w:rsid w:val="001626DC"/>
    <w:rsid w:val="00182E9A"/>
    <w:rsid w:val="00186D4B"/>
    <w:rsid w:val="00190A74"/>
    <w:rsid w:val="00191273"/>
    <w:rsid w:val="0019371A"/>
    <w:rsid w:val="001947D6"/>
    <w:rsid w:val="001957A7"/>
    <w:rsid w:val="001C7DC5"/>
    <w:rsid w:val="001D438A"/>
    <w:rsid w:val="001D5774"/>
    <w:rsid w:val="001D697B"/>
    <w:rsid w:val="001E411C"/>
    <w:rsid w:val="001E4A02"/>
    <w:rsid w:val="001F0B66"/>
    <w:rsid w:val="0020471F"/>
    <w:rsid w:val="00212B45"/>
    <w:rsid w:val="00220416"/>
    <w:rsid w:val="00222685"/>
    <w:rsid w:val="00233A74"/>
    <w:rsid w:val="002345E6"/>
    <w:rsid w:val="002348C3"/>
    <w:rsid w:val="00240776"/>
    <w:rsid w:val="00240D3B"/>
    <w:rsid w:val="00243BC1"/>
    <w:rsid w:val="002526C2"/>
    <w:rsid w:val="0028234C"/>
    <w:rsid w:val="00297516"/>
    <w:rsid w:val="002A2896"/>
    <w:rsid w:val="002B1113"/>
    <w:rsid w:val="002B2875"/>
    <w:rsid w:val="002B65C1"/>
    <w:rsid w:val="002B6AAD"/>
    <w:rsid w:val="002E55D7"/>
    <w:rsid w:val="002E6F28"/>
    <w:rsid w:val="00303F1F"/>
    <w:rsid w:val="00305E51"/>
    <w:rsid w:val="00312077"/>
    <w:rsid w:val="003201FA"/>
    <w:rsid w:val="0032466E"/>
    <w:rsid w:val="00330753"/>
    <w:rsid w:val="0033278F"/>
    <w:rsid w:val="00354DE1"/>
    <w:rsid w:val="00356223"/>
    <w:rsid w:val="00372E65"/>
    <w:rsid w:val="00375137"/>
    <w:rsid w:val="00385210"/>
    <w:rsid w:val="00392CC3"/>
    <w:rsid w:val="003A1850"/>
    <w:rsid w:val="003A430F"/>
    <w:rsid w:val="003A5375"/>
    <w:rsid w:val="003B476F"/>
    <w:rsid w:val="003B4955"/>
    <w:rsid w:val="003C0BEF"/>
    <w:rsid w:val="003E2FCC"/>
    <w:rsid w:val="003E6AB5"/>
    <w:rsid w:val="003F7229"/>
    <w:rsid w:val="00400AE7"/>
    <w:rsid w:val="00404549"/>
    <w:rsid w:val="00423716"/>
    <w:rsid w:val="00431995"/>
    <w:rsid w:val="00432CCE"/>
    <w:rsid w:val="00432EB4"/>
    <w:rsid w:val="00434DE9"/>
    <w:rsid w:val="0045005F"/>
    <w:rsid w:val="0046194D"/>
    <w:rsid w:val="0047523F"/>
    <w:rsid w:val="004A3BD9"/>
    <w:rsid w:val="004A5E76"/>
    <w:rsid w:val="004B589B"/>
    <w:rsid w:val="004B5AAA"/>
    <w:rsid w:val="004C4A19"/>
    <w:rsid w:val="004D0535"/>
    <w:rsid w:val="004E0056"/>
    <w:rsid w:val="004F69C0"/>
    <w:rsid w:val="00500014"/>
    <w:rsid w:val="00501612"/>
    <w:rsid w:val="0051053A"/>
    <w:rsid w:val="005441AB"/>
    <w:rsid w:val="005554E2"/>
    <w:rsid w:val="00563A82"/>
    <w:rsid w:val="00563FD4"/>
    <w:rsid w:val="00570EAA"/>
    <w:rsid w:val="005857A0"/>
    <w:rsid w:val="00592464"/>
    <w:rsid w:val="00593A99"/>
    <w:rsid w:val="005A3DC5"/>
    <w:rsid w:val="005B6AD0"/>
    <w:rsid w:val="005C10C5"/>
    <w:rsid w:val="005C1B8A"/>
    <w:rsid w:val="005C46B8"/>
    <w:rsid w:val="005C5B6F"/>
    <w:rsid w:val="005D3DF7"/>
    <w:rsid w:val="005D4CEF"/>
    <w:rsid w:val="005E43E6"/>
    <w:rsid w:val="005F0726"/>
    <w:rsid w:val="005F79D1"/>
    <w:rsid w:val="006156C8"/>
    <w:rsid w:val="006568F2"/>
    <w:rsid w:val="00662CA8"/>
    <w:rsid w:val="00670B83"/>
    <w:rsid w:val="00674695"/>
    <w:rsid w:val="00676D83"/>
    <w:rsid w:val="0069019D"/>
    <w:rsid w:val="00695525"/>
    <w:rsid w:val="006A3DED"/>
    <w:rsid w:val="006A6C56"/>
    <w:rsid w:val="006A7F99"/>
    <w:rsid w:val="006B1C15"/>
    <w:rsid w:val="006B1EDA"/>
    <w:rsid w:val="006B29F2"/>
    <w:rsid w:val="006B7DA6"/>
    <w:rsid w:val="006D50A1"/>
    <w:rsid w:val="006E525E"/>
    <w:rsid w:val="006F0672"/>
    <w:rsid w:val="006F7020"/>
    <w:rsid w:val="0070133F"/>
    <w:rsid w:val="0072156D"/>
    <w:rsid w:val="007244E3"/>
    <w:rsid w:val="0073169D"/>
    <w:rsid w:val="00734BBF"/>
    <w:rsid w:val="007376B6"/>
    <w:rsid w:val="00746A80"/>
    <w:rsid w:val="0075709D"/>
    <w:rsid w:val="00762B1E"/>
    <w:rsid w:val="0076572B"/>
    <w:rsid w:val="00767881"/>
    <w:rsid w:val="0078218C"/>
    <w:rsid w:val="00784485"/>
    <w:rsid w:val="007904EC"/>
    <w:rsid w:val="00794210"/>
    <w:rsid w:val="007A14BE"/>
    <w:rsid w:val="007A1710"/>
    <w:rsid w:val="007C32DB"/>
    <w:rsid w:val="007C7B30"/>
    <w:rsid w:val="007D3D30"/>
    <w:rsid w:val="007F0401"/>
    <w:rsid w:val="007F3E94"/>
    <w:rsid w:val="008111E5"/>
    <w:rsid w:val="00831A2F"/>
    <w:rsid w:val="0084773B"/>
    <w:rsid w:val="008603B8"/>
    <w:rsid w:val="00863B1B"/>
    <w:rsid w:val="00877A53"/>
    <w:rsid w:val="00885036"/>
    <w:rsid w:val="00890F1A"/>
    <w:rsid w:val="008A059A"/>
    <w:rsid w:val="008A121C"/>
    <w:rsid w:val="008A1A17"/>
    <w:rsid w:val="008B6F31"/>
    <w:rsid w:val="008D5DD8"/>
    <w:rsid w:val="008E11AE"/>
    <w:rsid w:val="008E51FE"/>
    <w:rsid w:val="008F56FB"/>
    <w:rsid w:val="00902B63"/>
    <w:rsid w:val="00927959"/>
    <w:rsid w:val="00930670"/>
    <w:rsid w:val="00933DD5"/>
    <w:rsid w:val="009377AA"/>
    <w:rsid w:val="00940FAC"/>
    <w:rsid w:val="00952D1D"/>
    <w:rsid w:val="00960117"/>
    <w:rsid w:val="0096734A"/>
    <w:rsid w:val="00970799"/>
    <w:rsid w:val="00970E00"/>
    <w:rsid w:val="00984564"/>
    <w:rsid w:val="00997617"/>
    <w:rsid w:val="009B4AFD"/>
    <w:rsid w:val="009B52DA"/>
    <w:rsid w:val="009E25EA"/>
    <w:rsid w:val="009E2DA1"/>
    <w:rsid w:val="00A067D8"/>
    <w:rsid w:val="00A06C4D"/>
    <w:rsid w:val="00A121E9"/>
    <w:rsid w:val="00A168C1"/>
    <w:rsid w:val="00A37088"/>
    <w:rsid w:val="00A454D9"/>
    <w:rsid w:val="00A505C4"/>
    <w:rsid w:val="00A55D81"/>
    <w:rsid w:val="00A565D1"/>
    <w:rsid w:val="00A60E94"/>
    <w:rsid w:val="00A70D49"/>
    <w:rsid w:val="00A75415"/>
    <w:rsid w:val="00A76780"/>
    <w:rsid w:val="00A82B34"/>
    <w:rsid w:val="00AA5BD4"/>
    <w:rsid w:val="00AB1017"/>
    <w:rsid w:val="00AD5779"/>
    <w:rsid w:val="00AE4F12"/>
    <w:rsid w:val="00B02A6D"/>
    <w:rsid w:val="00B044F8"/>
    <w:rsid w:val="00B33291"/>
    <w:rsid w:val="00B35E13"/>
    <w:rsid w:val="00B42A07"/>
    <w:rsid w:val="00B71D9A"/>
    <w:rsid w:val="00B71EE1"/>
    <w:rsid w:val="00B72355"/>
    <w:rsid w:val="00B76120"/>
    <w:rsid w:val="00B81766"/>
    <w:rsid w:val="00B81E51"/>
    <w:rsid w:val="00B87C24"/>
    <w:rsid w:val="00B9000C"/>
    <w:rsid w:val="00B90F3D"/>
    <w:rsid w:val="00B942CF"/>
    <w:rsid w:val="00BA7017"/>
    <w:rsid w:val="00BD0883"/>
    <w:rsid w:val="00BD413A"/>
    <w:rsid w:val="00BD75E8"/>
    <w:rsid w:val="00BF5735"/>
    <w:rsid w:val="00C023F9"/>
    <w:rsid w:val="00C1222C"/>
    <w:rsid w:val="00C12D66"/>
    <w:rsid w:val="00C16060"/>
    <w:rsid w:val="00C16C25"/>
    <w:rsid w:val="00C30CFB"/>
    <w:rsid w:val="00C32270"/>
    <w:rsid w:val="00C33F01"/>
    <w:rsid w:val="00C3710B"/>
    <w:rsid w:val="00C532BD"/>
    <w:rsid w:val="00C84440"/>
    <w:rsid w:val="00C84695"/>
    <w:rsid w:val="00C85797"/>
    <w:rsid w:val="00C962B4"/>
    <w:rsid w:val="00CA42C8"/>
    <w:rsid w:val="00CA76D4"/>
    <w:rsid w:val="00CA7ECD"/>
    <w:rsid w:val="00CC1C5D"/>
    <w:rsid w:val="00CC649C"/>
    <w:rsid w:val="00CE276B"/>
    <w:rsid w:val="00CE3DFD"/>
    <w:rsid w:val="00CE54FA"/>
    <w:rsid w:val="00CE6552"/>
    <w:rsid w:val="00CE73CD"/>
    <w:rsid w:val="00CF1AD2"/>
    <w:rsid w:val="00D02C8C"/>
    <w:rsid w:val="00D217F5"/>
    <w:rsid w:val="00D23F93"/>
    <w:rsid w:val="00D269D9"/>
    <w:rsid w:val="00D274F1"/>
    <w:rsid w:val="00D314D0"/>
    <w:rsid w:val="00D40A97"/>
    <w:rsid w:val="00D5344C"/>
    <w:rsid w:val="00D61131"/>
    <w:rsid w:val="00D6314F"/>
    <w:rsid w:val="00D651F6"/>
    <w:rsid w:val="00D854E3"/>
    <w:rsid w:val="00D87AE5"/>
    <w:rsid w:val="00DA37BE"/>
    <w:rsid w:val="00DB79FC"/>
    <w:rsid w:val="00DC0565"/>
    <w:rsid w:val="00DC19F6"/>
    <w:rsid w:val="00DC44EF"/>
    <w:rsid w:val="00DC61AE"/>
    <w:rsid w:val="00DD3E86"/>
    <w:rsid w:val="00DE37BB"/>
    <w:rsid w:val="00DE40A4"/>
    <w:rsid w:val="00E10F68"/>
    <w:rsid w:val="00E134D1"/>
    <w:rsid w:val="00E23A57"/>
    <w:rsid w:val="00E25464"/>
    <w:rsid w:val="00E25B6E"/>
    <w:rsid w:val="00E31D67"/>
    <w:rsid w:val="00E43F96"/>
    <w:rsid w:val="00E54925"/>
    <w:rsid w:val="00E57949"/>
    <w:rsid w:val="00E715B0"/>
    <w:rsid w:val="00E76C69"/>
    <w:rsid w:val="00E82D37"/>
    <w:rsid w:val="00EA54AC"/>
    <w:rsid w:val="00EB2842"/>
    <w:rsid w:val="00EF7391"/>
    <w:rsid w:val="00EF7FB0"/>
    <w:rsid w:val="00F0501C"/>
    <w:rsid w:val="00F30D5C"/>
    <w:rsid w:val="00F37537"/>
    <w:rsid w:val="00F46A69"/>
    <w:rsid w:val="00F56AC9"/>
    <w:rsid w:val="00F608AB"/>
    <w:rsid w:val="00F83AE1"/>
    <w:rsid w:val="00F84FFD"/>
    <w:rsid w:val="00F87AE1"/>
    <w:rsid w:val="00F9087C"/>
    <w:rsid w:val="00F908F9"/>
    <w:rsid w:val="00F9696B"/>
    <w:rsid w:val="00FB118A"/>
    <w:rsid w:val="00FB1908"/>
    <w:rsid w:val="00FC3D5D"/>
    <w:rsid w:val="00FC511E"/>
    <w:rsid w:val="00FC7EF7"/>
    <w:rsid w:val="00FD52EB"/>
    <w:rsid w:val="00FD69FA"/>
    <w:rsid w:val="00FD7012"/>
    <w:rsid w:val="00FF0BC8"/>
    <w:rsid w:val="00FF17BF"/>
    <w:rsid w:val="00FF3A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6BAF0"/>
  <w15:chartTrackingRefBased/>
  <w15:docId w15:val="{988254B8-3EE2-453B-925A-DB11B1798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73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73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A54A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F79D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2466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2466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32466E"/>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CD"/>
    <w:rPr>
      <w:color w:val="0563C1" w:themeColor="hyperlink"/>
      <w:u w:val="single"/>
    </w:rPr>
  </w:style>
  <w:style w:type="character" w:styleId="UnresolvedMention">
    <w:name w:val="Unresolved Mention"/>
    <w:basedOn w:val="DefaultParagraphFont"/>
    <w:uiPriority w:val="99"/>
    <w:semiHidden/>
    <w:unhideWhenUsed/>
    <w:rsid w:val="00CE73CD"/>
    <w:rPr>
      <w:color w:val="605E5C"/>
      <w:shd w:val="clear" w:color="auto" w:fill="E1DFDD"/>
    </w:rPr>
  </w:style>
  <w:style w:type="paragraph" w:styleId="Header">
    <w:name w:val="header"/>
    <w:basedOn w:val="Normal"/>
    <w:link w:val="HeaderChar"/>
    <w:uiPriority w:val="99"/>
    <w:unhideWhenUsed/>
    <w:rsid w:val="00CE73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3CD"/>
  </w:style>
  <w:style w:type="paragraph" w:styleId="Footer">
    <w:name w:val="footer"/>
    <w:basedOn w:val="Normal"/>
    <w:link w:val="FooterChar"/>
    <w:uiPriority w:val="99"/>
    <w:unhideWhenUsed/>
    <w:rsid w:val="00CE73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3CD"/>
  </w:style>
  <w:style w:type="character" w:customStyle="1" w:styleId="Heading2Char">
    <w:name w:val="Heading 2 Char"/>
    <w:basedOn w:val="DefaultParagraphFont"/>
    <w:link w:val="Heading2"/>
    <w:uiPriority w:val="9"/>
    <w:rsid w:val="00CE73C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E73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EA54AC"/>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3246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466E"/>
    <w:rPr>
      <w:sz w:val="16"/>
      <w:szCs w:val="16"/>
    </w:rPr>
  </w:style>
  <w:style w:type="paragraph" w:styleId="CommentText">
    <w:name w:val="annotation text"/>
    <w:basedOn w:val="Normal"/>
    <w:link w:val="CommentTextChar"/>
    <w:uiPriority w:val="99"/>
    <w:semiHidden/>
    <w:unhideWhenUsed/>
    <w:rsid w:val="0032466E"/>
    <w:pPr>
      <w:spacing w:line="240" w:lineRule="auto"/>
    </w:pPr>
    <w:rPr>
      <w:sz w:val="20"/>
      <w:szCs w:val="20"/>
    </w:rPr>
  </w:style>
  <w:style w:type="character" w:customStyle="1" w:styleId="CommentTextChar">
    <w:name w:val="Comment Text Char"/>
    <w:basedOn w:val="DefaultParagraphFont"/>
    <w:link w:val="CommentText"/>
    <w:uiPriority w:val="99"/>
    <w:semiHidden/>
    <w:rsid w:val="0032466E"/>
    <w:rPr>
      <w:sz w:val="20"/>
      <w:szCs w:val="20"/>
    </w:rPr>
  </w:style>
  <w:style w:type="paragraph" w:styleId="BalloonText">
    <w:name w:val="Balloon Text"/>
    <w:basedOn w:val="Normal"/>
    <w:link w:val="BalloonTextChar"/>
    <w:uiPriority w:val="99"/>
    <w:semiHidden/>
    <w:unhideWhenUsed/>
    <w:rsid w:val="003246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66E"/>
    <w:rPr>
      <w:rFonts w:ascii="Segoe UI" w:hAnsi="Segoe UI" w:cs="Segoe UI"/>
      <w:sz w:val="18"/>
      <w:szCs w:val="18"/>
    </w:rPr>
  </w:style>
  <w:style w:type="character" w:customStyle="1" w:styleId="Heading5Char">
    <w:name w:val="Heading 5 Char"/>
    <w:basedOn w:val="DefaultParagraphFont"/>
    <w:link w:val="Heading5"/>
    <w:uiPriority w:val="9"/>
    <w:semiHidden/>
    <w:rsid w:val="0032466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32466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32466E"/>
    <w:rPr>
      <w:rFonts w:asciiTheme="majorHAnsi" w:eastAsiaTheme="majorEastAsia" w:hAnsiTheme="majorHAnsi" w:cstheme="majorBidi"/>
      <w:i/>
      <w:iCs/>
      <w:color w:val="1F3763" w:themeColor="accent1" w:themeShade="7F"/>
    </w:rPr>
  </w:style>
  <w:style w:type="character" w:customStyle="1" w:styleId="Heading4Char">
    <w:name w:val="Heading 4 Char"/>
    <w:basedOn w:val="DefaultParagraphFont"/>
    <w:link w:val="Heading4"/>
    <w:uiPriority w:val="9"/>
    <w:rsid w:val="005F79D1"/>
    <w:rPr>
      <w:rFonts w:asciiTheme="majorHAnsi" w:eastAsiaTheme="majorEastAsia" w:hAnsiTheme="majorHAnsi" w:cstheme="majorBidi"/>
      <w:i/>
      <w:iCs/>
      <w:color w:val="2F5496" w:themeColor="accent1" w:themeShade="BF"/>
    </w:rPr>
  </w:style>
  <w:style w:type="paragraph" w:styleId="CommentSubject">
    <w:name w:val="annotation subject"/>
    <w:basedOn w:val="CommentText"/>
    <w:next w:val="CommentText"/>
    <w:link w:val="CommentSubjectChar"/>
    <w:uiPriority w:val="99"/>
    <w:semiHidden/>
    <w:unhideWhenUsed/>
    <w:rsid w:val="004A5E76"/>
    <w:rPr>
      <w:b/>
      <w:bCs/>
    </w:rPr>
  </w:style>
  <w:style w:type="character" w:customStyle="1" w:styleId="CommentSubjectChar">
    <w:name w:val="Comment Subject Char"/>
    <w:basedOn w:val="CommentTextChar"/>
    <w:link w:val="CommentSubject"/>
    <w:uiPriority w:val="99"/>
    <w:semiHidden/>
    <w:rsid w:val="004A5E76"/>
    <w:rPr>
      <w:b/>
      <w:bCs/>
      <w:sz w:val="20"/>
      <w:szCs w:val="20"/>
    </w:rPr>
  </w:style>
  <w:style w:type="paragraph" w:customStyle="1" w:styleId="EndNoteBibliographyTitle">
    <w:name w:val="EndNote Bibliography Title"/>
    <w:basedOn w:val="Normal"/>
    <w:link w:val="EndNoteBibliographyTitleChar"/>
    <w:rsid w:val="001937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9371A"/>
    <w:rPr>
      <w:rFonts w:ascii="Calibri" w:hAnsi="Calibri" w:cs="Calibri"/>
      <w:noProof/>
      <w:lang w:val="en-US"/>
    </w:rPr>
  </w:style>
  <w:style w:type="paragraph" w:customStyle="1" w:styleId="EndNoteBibliography">
    <w:name w:val="EndNote Bibliography"/>
    <w:basedOn w:val="Normal"/>
    <w:link w:val="EndNoteBibliographyChar"/>
    <w:rsid w:val="001937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9371A"/>
    <w:rPr>
      <w:rFonts w:ascii="Calibri" w:hAnsi="Calibri" w:cs="Calibri"/>
      <w:noProof/>
      <w:lang w:val="en-US"/>
    </w:rPr>
  </w:style>
  <w:style w:type="paragraph" w:styleId="ListParagraph">
    <w:name w:val="List Paragraph"/>
    <w:basedOn w:val="Normal"/>
    <w:uiPriority w:val="34"/>
    <w:qFormat/>
    <w:rsid w:val="009377A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douglass@lstm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FBCE4-28F0-4835-9FA2-7539AC71D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8586</Words>
  <Characters>4894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Douglass</dc:creator>
  <cp:keywords/>
  <dc:description/>
  <cp:lastModifiedBy>Jan Douglass</cp:lastModifiedBy>
  <cp:revision>3</cp:revision>
  <dcterms:created xsi:type="dcterms:W3CDTF">2020-01-23T00:39:00Z</dcterms:created>
  <dcterms:modified xsi:type="dcterms:W3CDTF">2020-01-23T00:40:00Z</dcterms:modified>
</cp:coreProperties>
</file>